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3917BA85"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3E2FE5">
        <w:rPr>
          <w:noProof/>
          <w:lang w:val="en-US"/>
        </w:rPr>
        <w:t>7 Dec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rPr>
          <w:b w:val="0"/>
          <w:sz w:val="22"/>
          <w:lang w:val="en-GB"/>
        </w:rPr>
        <w:id w:val="1059602796"/>
        <w:docPartObj>
          <w:docPartGallery w:val="Table of Contents"/>
          <w:docPartUnique/>
        </w:docPartObj>
      </w:sdtPr>
      <w:sdtEndPr>
        <w:rPr>
          <w:bCs/>
          <w:noProof/>
        </w:rPr>
      </w:sdtEndPr>
      <w:sdtContent>
        <w:p w14:paraId="3794988F" w14:textId="16734E74" w:rsidR="00F60869" w:rsidRDefault="00F60869">
          <w:pPr>
            <w:pStyle w:val="TOCHeading"/>
          </w:pPr>
          <w:r>
            <w:t>Contents</w:t>
          </w:r>
        </w:p>
        <w:p w14:paraId="7AF34618" w14:textId="2009EF0E" w:rsidR="00D43FAE"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1131413" w:history="1">
            <w:r w:rsidR="00D43FAE" w:rsidRPr="0053163F">
              <w:rPr>
                <w:rStyle w:val="Hyperlink"/>
                <w:noProof/>
              </w:rPr>
              <w:t>1</w:t>
            </w:r>
            <w:r w:rsidR="00D43FAE">
              <w:rPr>
                <w:rFonts w:asciiTheme="minorHAnsi" w:hAnsiTheme="minorHAnsi" w:cstheme="minorBidi"/>
                <w:noProof/>
                <w:color w:val="auto"/>
                <w:sz w:val="22"/>
                <w:lang w:val="en-CH"/>
              </w:rPr>
              <w:tab/>
            </w:r>
            <w:r w:rsidR="00D43FAE" w:rsidRPr="0053163F">
              <w:rPr>
                <w:rStyle w:val="Hyperlink"/>
                <w:noProof/>
              </w:rPr>
              <w:t>Introduction</w:t>
            </w:r>
            <w:r w:rsidR="00D43FAE">
              <w:rPr>
                <w:noProof/>
                <w:webHidden/>
              </w:rPr>
              <w:tab/>
            </w:r>
            <w:r w:rsidR="00D43FAE">
              <w:rPr>
                <w:noProof/>
                <w:webHidden/>
              </w:rPr>
              <w:fldChar w:fldCharType="begin"/>
            </w:r>
            <w:r w:rsidR="00D43FAE">
              <w:rPr>
                <w:noProof/>
                <w:webHidden/>
              </w:rPr>
              <w:instrText xml:space="preserve"> PAGEREF _Toc121131413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61D4F6E2" w14:textId="16429377"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14" w:history="1">
            <w:r w:rsidR="00D43FAE" w:rsidRPr="0053163F">
              <w:rPr>
                <w:rStyle w:val="Hyperlink"/>
                <w:noProof/>
              </w:rPr>
              <w:t>1.1</w:t>
            </w:r>
            <w:r w:rsidR="00D43FAE">
              <w:rPr>
                <w:rFonts w:asciiTheme="minorHAnsi" w:hAnsiTheme="minorHAnsi" w:cstheme="minorBidi"/>
                <w:noProof/>
                <w:color w:val="auto"/>
                <w:sz w:val="22"/>
                <w:lang w:val="en-CH"/>
              </w:rPr>
              <w:tab/>
            </w:r>
            <w:r w:rsidR="00D43FAE" w:rsidRPr="0053163F">
              <w:rPr>
                <w:rStyle w:val="Hyperlink"/>
                <w:noProof/>
              </w:rPr>
              <w:t>Municipal Solid Waste Management</w:t>
            </w:r>
            <w:r w:rsidR="00D43FAE">
              <w:rPr>
                <w:noProof/>
                <w:webHidden/>
              </w:rPr>
              <w:tab/>
            </w:r>
            <w:r w:rsidR="00D43FAE">
              <w:rPr>
                <w:noProof/>
                <w:webHidden/>
              </w:rPr>
              <w:fldChar w:fldCharType="begin"/>
            </w:r>
            <w:r w:rsidR="00D43FAE">
              <w:rPr>
                <w:noProof/>
                <w:webHidden/>
              </w:rPr>
              <w:instrText xml:space="preserve"> PAGEREF _Toc121131414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42103928" w14:textId="1BC45BCF"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15" w:history="1">
            <w:r w:rsidR="00D43FAE" w:rsidRPr="0053163F">
              <w:rPr>
                <w:rStyle w:val="Hyperlink"/>
                <w:noProof/>
              </w:rPr>
              <w:t>1.2</w:t>
            </w:r>
            <w:r w:rsidR="00D43FAE">
              <w:rPr>
                <w:rFonts w:asciiTheme="minorHAnsi" w:hAnsiTheme="minorHAnsi" w:cstheme="minorBidi"/>
                <w:noProof/>
                <w:color w:val="auto"/>
                <w:sz w:val="22"/>
                <w:lang w:val="en-CH"/>
              </w:rPr>
              <w:tab/>
            </w:r>
            <w:r w:rsidR="00D43FAE" w:rsidRPr="0053163F">
              <w:rPr>
                <w:rStyle w:val="Hyperlink"/>
                <w:noProof/>
              </w:rPr>
              <w:t>MSWM in Malawi</w:t>
            </w:r>
            <w:r w:rsidR="00D43FAE">
              <w:rPr>
                <w:noProof/>
                <w:webHidden/>
              </w:rPr>
              <w:tab/>
            </w:r>
            <w:r w:rsidR="00D43FAE">
              <w:rPr>
                <w:noProof/>
                <w:webHidden/>
              </w:rPr>
              <w:fldChar w:fldCharType="begin"/>
            </w:r>
            <w:r w:rsidR="00D43FAE">
              <w:rPr>
                <w:noProof/>
                <w:webHidden/>
              </w:rPr>
              <w:instrText xml:space="preserve"> PAGEREF _Toc121131415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036D9372" w14:textId="6798D73C"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16" w:history="1">
            <w:r w:rsidR="00D43FAE" w:rsidRPr="0053163F">
              <w:rPr>
                <w:rStyle w:val="Hyperlink"/>
                <w:noProof/>
              </w:rPr>
              <w:t>1.3</w:t>
            </w:r>
            <w:r w:rsidR="00D43FAE">
              <w:rPr>
                <w:rFonts w:asciiTheme="minorHAnsi" w:hAnsiTheme="minorHAnsi" w:cstheme="minorBidi"/>
                <w:noProof/>
                <w:color w:val="auto"/>
                <w:sz w:val="22"/>
                <w:lang w:val="en-CH"/>
              </w:rPr>
              <w:tab/>
            </w:r>
            <w:r w:rsidR="00D43FAE" w:rsidRPr="0053163F">
              <w:rPr>
                <w:rStyle w:val="Hyperlink"/>
                <w:noProof/>
              </w:rPr>
              <w:t>Justification and Research Questions</w:t>
            </w:r>
            <w:r w:rsidR="00D43FAE">
              <w:rPr>
                <w:noProof/>
                <w:webHidden/>
              </w:rPr>
              <w:tab/>
            </w:r>
            <w:r w:rsidR="00D43FAE">
              <w:rPr>
                <w:noProof/>
                <w:webHidden/>
              </w:rPr>
              <w:fldChar w:fldCharType="begin"/>
            </w:r>
            <w:r w:rsidR="00D43FAE">
              <w:rPr>
                <w:noProof/>
                <w:webHidden/>
              </w:rPr>
              <w:instrText xml:space="preserve"> PAGEREF _Toc121131416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1DBE1CB6" w14:textId="201A07E2"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17" w:history="1">
            <w:r w:rsidR="00D43FAE" w:rsidRPr="0053163F">
              <w:rPr>
                <w:rStyle w:val="Hyperlink"/>
                <w:noProof/>
              </w:rPr>
              <w:t>1.4</w:t>
            </w:r>
            <w:r w:rsidR="00D43FAE">
              <w:rPr>
                <w:rFonts w:asciiTheme="minorHAnsi" w:hAnsiTheme="minorHAnsi" w:cstheme="minorBidi"/>
                <w:noProof/>
                <w:color w:val="auto"/>
                <w:sz w:val="22"/>
                <w:lang w:val="en-CH"/>
              </w:rPr>
              <w:tab/>
            </w:r>
            <w:r w:rsidR="00D43FAE" w:rsidRPr="0053163F">
              <w:rPr>
                <w:rStyle w:val="Hyperlink"/>
                <w:noProof/>
              </w:rPr>
              <w:t>Operation research methods</w:t>
            </w:r>
            <w:r w:rsidR="00D43FAE">
              <w:rPr>
                <w:noProof/>
                <w:webHidden/>
              </w:rPr>
              <w:tab/>
            </w:r>
            <w:r w:rsidR="00D43FAE">
              <w:rPr>
                <w:noProof/>
                <w:webHidden/>
              </w:rPr>
              <w:fldChar w:fldCharType="begin"/>
            </w:r>
            <w:r w:rsidR="00D43FAE">
              <w:rPr>
                <w:noProof/>
                <w:webHidden/>
              </w:rPr>
              <w:instrText xml:space="preserve"> PAGEREF _Toc121131417 \h </w:instrText>
            </w:r>
            <w:r w:rsidR="00D43FAE">
              <w:rPr>
                <w:noProof/>
                <w:webHidden/>
              </w:rPr>
            </w:r>
            <w:r w:rsidR="00D43FAE">
              <w:rPr>
                <w:noProof/>
                <w:webHidden/>
              </w:rPr>
              <w:fldChar w:fldCharType="separate"/>
            </w:r>
            <w:r w:rsidR="00D43FAE">
              <w:rPr>
                <w:noProof/>
                <w:webHidden/>
              </w:rPr>
              <w:t>6</w:t>
            </w:r>
            <w:r w:rsidR="00D43FAE">
              <w:rPr>
                <w:noProof/>
                <w:webHidden/>
              </w:rPr>
              <w:fldChar w:fldCharType="end"/>
            </w:r>
          </w:hyperlink>
        </w:p>
        <w:p w14:paraId="2160309C" w14:textId="2920656F" w:rsidR="00D43FAE" w:rsidRDefault="00526AE6">
          <w:pPr>
            <w:pStyle w:val="TOC1"/>
            <w:tabs>
              <w:tab w:val="left" w:pos="440"/>
              <w:tab w:val="right" w:leader="dot" w:pos="9016"/>
            </w:tabs>
            <w:rPr>
              <w:rFonts w:asciiTheme="minorHAnsi" w:hAnsiTheme="minorHAnsi" w:cstheme="minorBidi"/>
              <w:noProof/>
              <w:color w:val="auto"/>
              <w:sz w:val="22"/>
              <w:lang w:val="en-CH"/>
            </w:rPr>
          </w:pPr>
          <w:hyperlink w:anchor="_Toc121131418" w:history="1">
            <w:r w:rsidR="00D43FAE" w:rsidRPr="0053163F">
              <w:rPr>
                <w:rStyle w:val="Hyperlink"/>
                <w:noProof/>
              </w:rPr>
              <w:t>2</w:t>
            </w:r>
            <w:r w:rsidR="00D43FAE">
              <w:rPr>
                <w:rFonts w:asciiTheme="minorHAnsi" w:hAnsiTheme="minorHAnsi" w:cstheme="minorBidi"/>
                <w:noProof/>
                <w:color w:val="auto"/>
                <w:sz w:val="22"/>
                <w:lang w:val="en-CH"/>
              </w:rPr>
              <w:tab/>
            </w:r>
            <w:r w:rsidR="00D43FAE" w:rsidRPr="0053163F">
              <w:rPr>
                <w:rStyle w:val="Hyperlink"/>
                <w:noProof/>
              </w:rPr>
              <w:t>Data analysis</w:t>
            </w:r>
            <w:r w:rsidR="00D43FAE">
              <w:rPr>
                <w:noProof/>
                <w:webHidden/>
              </w:rPr>
              <w:tab/>
            </w:r>
            <w:r w:rsidR="00D43FAE">
              <w:rPr>
                <w:noProof/>
                <w:webHidden/>
              </w:rPr>
              <w:fldChar w:fldCharType="begin"/>
            </w:r>
            <w:r w:rsidR="00D43FAE">
              <w:rPr>
                <w:noProof/>
                <w:webHidden/>
              </w:rPr>
              <w:instrText xml:space="preserve"> PAGEREF _Toc121131418 \h </w:instrText>
            </w:r>
            <w:r w:rsidR="00D43FAE">
              <w:rPr>
                <w:noProof/>
                <w:webHidden/>
              </w:rPr>
            </w:r>
            <w:r w:rsidR="00D43FAE">
              <w:rPr>
                <w:noProof/>
                <w:webHidden/>
              </w:rPr>
              <w:fldChar w:fldCharType="separate"/>
            </w:r>
            <w:r w:rsidR="00D43FAE">
              <w:rPr>
                <w:noProof/>
                <w:webHidden/>
              </w:rPr>
              <w:t>7</w:t>
            </w:r>
            <w:r w:rsidR="00D43FAE">
              <w:rPr>
                <w:noProof/>
                <w:webHidden/>
              </w:rPr>
              <w:fldChar w:fldCharType="end"/>
            </w:r>
          </w:hyperlink>
        </w:p>
        <w:p w14:paraId="023596E2" w14:textId="4E07B207"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19" w:history="1">
            <w:r w:rsidR="00D43FAE" w:rsidRPr="0053163F">
              <w:rPr>
                <w:rStyle w:val="Hyperlink"/>
                <w:noProof/>
              </w:rPr>
              <w:t>2.1</w:t>
            </w:r>
            <w:r w:rsidR="00D43FAE">
              <w:rPr>
                <w:rFonts w:asciiTheme="minorHAnsi" w:hAnsiTheme="minorHAnsi" w:cstheme="minorBidi"/>
                <w:noProof/>
                <w:color w:val="auto"/>
                <w:sz w:val="22"/>
                <w:lang w:val="en-CH"/>
              </w:rPr>
              <w:tab/>
            </w:r>
            <w:r w:rsidR="00D43FAE" w:rsidRPr="0053163F">
              <w:rPr>
                <w:rStyle w:val="Hyperlink"/>
                <w:noProof/>
              </w:rPr>
              <w:t>Data</w:t>
            </w:r>
            <w:r w:rsidR="00D43FAE">
              <w:rPr>
                <w:noProof/>
                <w:webHidden/>
              </w:rPr>
              <w:tab/>
            </w:r>
            <w:r w:rsidR="00D43FAE">
              <w:rPr>
                <w:noProof/>
                <w:webHidden/>
              </w:rPr>
              <w:fldChar w:fldCharType="begin"/>
            </w:r>
            <w:r w:rsidR="00D43FAE">
              <w:rPr>
                <w:noProof/>
                <w:webHidden/>
              </w:rPr>
              <w:instrText xml:space="preserve"> PAGEREF _Toc121131419 \h </w:instrText>
            </w:r>
            <w:r w:rsidR="00D43FAE">
              <w:rPr>
                <w:noProof/>
                <w:webHidden/>
              </w:rPr>
            </w:r>
            <w:r w:rsidR="00D43FAE">
              <w:rPr>
                <w:noProof/>
                <w:webHidden/>
              </w:rPr>
              <w:fldChar w:fldCharType="separate"/>
            </w:r>
            <w:r w:rsidR="00D43FAE">
              <w:rPr>
                <w:noProof/>
                <w:webHidden/>
              </w:rPr>
              <w:t>7</w:t>
            </w:r>
            <w:r w:rsidR="00D43FAE">
              <w:rPr>
                <w:noProof/>
                <w:webHidden/>
              </w:rPr>
              <w:fldChar w:fldCharType="end"/>
            </w:r>
          </w:hyperlink>
        </w:p>
        <w:p w14:paraId="5CEA1725" w14:textId="4665A96A"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0" w:history="1">
            <w:r w:rsidR="00D43FAE" w:rsidRPr="0053163F">
              <w:rPr>
                <w:rStyle w:val="Hyperlink"/>
                <w:noProof/>
              </w:rPr>
              <w:t>2.1.1</w:t>
            </w:r>
            <w:r w:rsidR="00D43FAE">
              <w:rPr>
                <w:rFonts w:asciiTheme="minorHAnsi" w:hAnsiTheme="minorHAnsi" w:cstheme="minorBidi"/>
                <w:noProof/>
                <w:color w:val="auto"/>
                <w:sz w:val="22"/>
                <w:lang w:val="en-CH"/>
              </w:rPr>
              <w:tab/>
            </w:r>
            <w:r w:rsidR="00D43FAE" w:rsidRPr="0053163F">
              <w:rPr>
                <w:rStyle w:val="Hyperlink"/>
                <w:noProof/>
              </w:rPr>
              <w:t>Dump arrivals logs</w:t>
            </w:r>
            <w:r w:rsidR="00D43FAE">
              <w:rPr>
                <w:noProof/>
                <w:webHidden/>
              </w:rPr>
              <w:tab/>
            </w:r>
            <w:r w:rsidR="00D43FAE">
              <w:rPr>
                <w:noProof/>
                <w:webHidden/>
              </w:rPr>
              <w:fldChar w:fldCharType="begin"/>
            </w:r>
            <w:r w:rsidR="00D43FAE">
              <w:rPr>
                <w:noProof/>
                <w:webHidden/>
              </w:rPr>
              <w:instrText xml:space="preserve"> PAGEREF _Toc121131420 \h </w:instrText>
            </w:r>
            <w:r w:rsidR="00D43FAE">
              <w:rPr>
                <w:noProof/>
                <w:webHidden/>
              </w:rPr>
            </w:r>
            <w:r w:rsidR="00D43FAE">
              <w:rPr>
                <w:noProof/>
                <w:webHidden/>
              </w:rPr>
              <w:fldChar w:fldCharType="separate"/>
            </w:r>
            <w:r w:rsidR="00D43FAE">
              <w:rPr>
                <w:noProof/>
                <w:webHidden/>
              </w:rPr>
              <w:t>8</w:t>
            </w:r>
            <w:r w:rsidR="00D43FAE">
              <w:rPr>
                <w:noProof/>
                <w:webHidden/>
              </w:rPr>
              <w:fldChar w:fldCharType="end"/>
            </w:r>
          </w:hyperlink>
        </w:p>
        <w:p w14:paraId="1B86C561" w14:textId="297C4AA7"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1" w:history="1">
            <w:r w:rsidR="00D43FAE" w:rsidRPr="0053163F">
              <w:rPr>
                <w:rStyle w:val="Hyperlink"/>
                <w:noProof/>
              </w:rPr>
              <w:t>2.1.2</w:t>
            </w:r>
            <w:r w:rsidR="00D43FAE">
              <w:rPr>
                <w:rFonts w:asciiTheme="minorHAnsi" w:hAnsiTheme="minorHAnsi" w:cstheme="minorBidi"/>
                <w:noProof/>
                <w:color w:val="auto"/>
                <w:sz w:val="22"/>
                <w:lang w:val="en-CH"/>
              </w:rPr>
              <w:tab/>
            </w:r>
            <w:r w:rsidR="00D43FAE" w:rsidRPr="0053163F">
              <w:rPr>
                <w:rStyle w:val="Hyperlink"/>
                <w:noProof/>
              </w:rPr>
              <w:t>Skips filling data</w:t>
            </w:r>
            <w:r w:rsidR="00D43FAE">
              <w:rPr>
                <w:noProof/>
                <w:webHidden/>
              </w:rPr>
              <w:tab/>
            </w:r>
            <w:r w:rsidR="00D43FAE">
              <w:rPr>
                <w:noProof/>
                <w:webHidden/>
              </w:rPr>
              <w:fldChar w:fldCharType="begin"/>
            </w:r>
            <w:r w:rsidR="00D43FAE">
              <w:rPr>
                <w:noProof/>
                <w:webHidden/>
              </w:rPr>
              <w:instrText xml:space="preserve"> PAGEREF _Toc121131421 \h </w:instrText>
            </w:r>
            <w:r w:rsidR="00D43FAE">
              <w:rPr>
                <w:noProof/>
                <w:webHidden/>
              </w:rPr>
            </w:r>
            <w:r w:rsidR="00D43FAE">
              <w:rPr>
                <w:noProof/>
                <w:webHidden/>
              </w:rPr>
              <w:fldChar w:fldCharType="separate"/>
            </w:r>
            <w:r w:rsidR="00D43FAE">
              <w:rPr>
                <w:noProof/>
                <w:webHidden/>
              </w:rPr>
              <w:t>8</w:t>
            </w:r>
            <w:r w:rsidR="00D43FAE">
              <w:rPr>
                <w:noProof/>
                <w:webHidden/>
              </w:rPr>
              <w:fldChar w:fldCharType="end"/>
            </w:r>
          </w:hyperlink>
        </w:p>
        <w:p w14:paraId="1C4EEA0A" w14:textId="60560674"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22" w:history="1">
            <w:r w:rsidR="00D43FAE" w:rsidRPr="0053163F">
              <w:rPr>
                <w:rStyle w:val="Hyperlink"/>
                <w:noProof/>
              </w:rPr>
              <w:t>2.2</w:t>
            </w:r>
            <w:r w:rsidR="00D43FAE">
              <w:rPr>
                <w:rFonts w:asciiTheme="minorHAnsi" w:hAnsiTheme="minorHAnsi" w:cstheme="minorBidi"/>
                <w:noProof/>
                <w:color w:val="auto"/>
                <w:sz w:val="22"/>
                <w:lang w:val="en-CH"/>
              </w:rPr>
              <w:tab/>
            </w:r>
            <w:r w:rsidR="00D43FAE" w:rsidRPr="0053163F">
              <w:rPr>
                <w:rStyle w:val="Hyperlink"/>
                <w:noProof/>
              </w:rPr>
              <w:t>Methods</w:t>
            </w:r>
            <w:r w:rsidR="00D43FAE">
              <w:rPr>
                <w:noProof/>
                <w:webHidden/>
              </w:rPr>
              <w:tab/>
            </w:r>
            <w:r w:rsidR="00D43FAE">
              <w:rPr>
                <w:noProof/>
                <w:webHidden/>
              </w:rPr>
              <w:fldChar w:fldCharType="begin"/>
            </w:r>
            <w:r w:rsidR="00D43FAE">
              <w:rPr>
                <w:noProof/>
                <w:webHidden/>
              </w:rPr>
              <w:instrText xml:space="preserve"> PAGEREF _Toc121131422 \h </w:instrText>
            </w:r>
            <w:r w:rsidR="00D43FAE">
              <w:rPr>
                <w:noProof/>
                <w:webHidden/>
              </w:rPr>
            </w:r>
            <w:r w:rsidR="00D43FAE">
              <w:rPr>
                <w:noProof/>
                <w:webHidden/>
              </w:rPr>
              <w:fldChar w:fldCharType="separate"/>
            </w:r>
            <w:r w:rsidR="00D43FAE">
              <w:rPr>
                <w:noProof/>
                <w:webHidden/>
              </w:rPr>
              <w:t>10</w:t>
            </w:r>
            <w:r w:rsidR="00D43FAE">
              <w:rPr>
                <w:noProof/>
                <w:webHidden/>
              </w:rPr>
              <w:fldChar w:fldCharType="end"/>
            </w:r>
          </w:hyperlink>
        </w:p>
        <w:p w14:paraId="1A754645" w14:textId="6A227462"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3" w:history="1">
            <w:r w:rsidR="00D43FAE" w:rsidRPr="0053163F">
              <w:rPr>
                <w:rStyle w:val="Hyperlink"/>
                <w:noProof/>
              </w:rPr>
              <w:t>2.2.1</w:t>
            </w:r>
            <w:r w:rsidR="00D43FAE">
              <w:rPr>
                <w:rFonts w:asciiTheme="minorHAnsi" w:hAnsiTheme="minorHAnsi" w:cstheme="minorBidi"/>
                <w:noProof/>
                <w:color w:val="auto"/>
                <w:sz w:val="22"/>
                <w:lang w:val="en-CH"/>
              </w:rPr>
              <w:tab/>
            </w:r>
            <w:r w:rsidR="00D43FAE" w:rsidRPr="0053163F">
              <w:rPr>
                <w:rStyle w:val="Hyperlink"/>
                <w:noProof/>
              </w:rPr>
              <w:t>Distance matrix</w:t>
            </w:r>
            <w:r w:rsidR="00D43FAE">
              <w:rPr>
                <w:noProof/>
                <w:webHidden/>
              </w:rPr>
              <w:tab/>
            </w:r>
            <w:r w:rsidR="00D43FAE">
              <w:rPr>
                <w:noProof/>
                <w:webHidden/>
              </w:rPr>
              <w:fldChar w:fldCharType="begin"/>
            </w:r>
            <w:r w:rsidR="00D43FAE">
              <w:rPr>
                <w:noProof/>
                <w:webHidden/>
              </w:rPr>
              <w:instrText xml:space="preserve"> PAGEREF _Toc121131423 \h </w:instrText>
            </w:r>
            <w:r w:rsidR="00D43FAE">
              <w:rPr>
                <w:noProof/>
                <w:webHidden/>
              </w:rPr>
            </w:r>
            <w:r w:rsidR="00D43FAE">
              <w:rPr>
                <w:noProof/>
                <w:webHidden/>
              </w:rPr>
              <w:fldChar w:fldCharType="separate"/>
            </w:r>
            <w:r w:rsidR="00D43FAE">
              <w:rPr>
                <w:noProof/>
                <w:webHidden/>
              </w:rPr>
              <w:t>10</w:t>
            </w:r>
            <w:r w:rsidR="00D43FAE">
              <w:rPr>
                <w:noProof/>
                <w:webHidden/>
              </w:rPr>
              <w:fldChar w:fldCharType="end"/>
            </w:r>
          </w:hyperlink>
        </w:p>
        <w:p w14:paraId="2015873B" w14:textId="5E6BEB06"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4" w:history="1">
            <w:r w:rsidR="00D43FAE" w:rsidRPr="0053163F">
              <w:rPr>
                <w:rStyle w:val="Hyperlink"/>
                <w:noProof/>
              </w:rPr>
              <w:t>2.2.2</w:t>
            </w:r>
            <w:r w:rsidR="00D43FAE">
              <w:rPr>
                <w:rFonts w:asciiTheme="minorHAnsi" w:hAnsiTheme="minorHAnsi" w:cstheme="minorBidi"/>
                <w:noProof/>
                <w:color w:val="auto"/>
                <w:sz w:val="22"/>
                <w:lang w:val="en-CH"/>
              </w:rPr>
              <w:tab/>
            </w:r>
            <w:r w:rsidR="00D43FAE" w:rsidRPr="0053163F">
              <w:rPr>
                <w:rStyle w:val="Hyperlink"/>
                <w:noProof/>
              </w:rPr>
              <w:t>Filling rates</w:t>
            </w:r>
            <w:r w:rsidR="00D43FAE">
              <w:rPr>
                <w:noProof/>
                <w:webHidden/>
              </w:rPr>
              <w:tab/>
            </w:r>
            <w:r w:rsidR="00D43FAE">
              <w:rPr>
                <w:noProof/>
                <w:webHidden/>
              </w:rPr>
              <w:fldChar w:fldCharType="begin"/>
            </w:r>
            <w:r w:rsidR="00D43FAE">
              <w:rPr>
                <w:noProof/>
                <w:webHidden/>
              </w:rPr>
              <w:instrText xml:space="preserve"> PAGEREF _Toc121131424 \h </w:instrText>
            </w:r>
            <w:r w:rsidR="00D43FAE">
              <w:rPr>
                <w:noProof/>
                <w:webHidden/>
              </w:rPr>
            </w:r>
            <w:r w:rsidR="00D43FAE">
              <w:rPr>
                <w:noProof/>
                <w:webHidden/>
              </w:rPr>
              <w:fldChar w:fldCharType="separate"/>
            </w:r>
            <w:r w:rsidR="00D43FAE">
              <w:rPr>
                <w:noProof/>
                <w:webHidden/>
              </w:rPr>
              <w:t>10</w:t>
            </w:r>
            <w:r w:rsidR="00D43FAE">
              <w:rPr>
                <w:noProof/>
                <w:webHidden/>
              </w:rPr>
              <w:fldChar w:fldCharType="end"/>
            </w:r>
          </w:hyperlink>
        </w:p>
        <w:p w14:paraId="74F1A4D1" w14:textId="53E42B22"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5" w:history="1">
            <w:r w:rsidR="00D43FAE" w:rsidRPr="0053163F">
              <w:rPr>
                <w:rStyle w:val="Hyperlink"/>
                <w:noProof/>
              </w:rPr>
              <w:t>2.2.3</w:t>
            </w:r>
            <w:r w:rsidR="00D43FAE">
              <w:rPr>
                <w:rFonts w:asciiTheme="minorHAnsi" w:hAnsiTheme="minorHAnsi" w:cstheme="minorBidi"/>
                <w:noProof/>
                <w:color w:val="auto"/>
                <w:sz w:val="22"/>
                <w:lang w:val="en-CH"/>
              </w:rPr>
              <w:tab/>
            </w:r>
            <w:r w:rsidR="00D43FAE" w:rsidRPr="0053163F">
              <w:rPr>
                <w:rStyle w:val="Hyperlink"/>
                <w:noProof/>
              </w:rPr>
              <w:t>Dump logs</w:t>
            </w:r>
            <w:r w:rsidR="00D43FAE">
              <w:rPr>
                <w:noProof/>
                <w:webHidden/>
              </w:rPr>
              <w:tab/>
            </w:r>
            <w:r w:rsidR="00D43FAE">
              <w:rPr>
                <w:noProof/>
                <w:webHidden/>
              </w:rPr>
              <w:fldChar w:fldCharType="begin"/>
            </w:r>
            <w:r w:rsidR="00D43FAE">
              <w:rPr>
                <w:noProof/>
                <w:webHidden/>
              </w:rPr>
              <w:instrText xml:space="preserve"> PAGEREF _Toc121131425 \h </w:instrText>
            </w:r>
            <w:r w:rsidR="00D43FAE">
              <w:rPr>
                <w:noProof/>
                <w:webHidden/>
              </w:rPr>
            </w:r>
            <w:r w:rsidR="00D43FAE">
              <w:rPr>
                <w:noProof/>
                <w:webHidden/>
              </w:rPr>
              <w:fldChar w:fldCharType="separate"/>
            </w:r>
            <w:r w:rsidR="00D43FAE">
              <w:rPr>
                <w:noProof/>
                <w:webHidden/>
              </w:rPr>
              <w:t>12</w:t>
            </w:r>
            <w:r w:rsidR="00D43FAE">
              <w:rPr>
                <w:noProof/>
                <w:webHidden/>
              </w:rPr>
              <w:fldChar w:fldCharType="end"/>
            </w:r>
          </w:hyperlink>
        </w:p>
        <w:p w14:paraId="754CE394" w14:textId="4E14AA63"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26" w:history="1">
            <w:r w:rsidR="00D43FAE" w:rsidRPr="0053163F">
              <w:rPr>
                <w:rStyle w:val="Hyperlink"/>
                <w:noProof/>
              </w:rPr>
              <w:t>2.3</w:t>
            </w:r>
            <w:r w:rsidR="00D43FAE">
              <w:rPr>
                <w:rFonts w:asciiTheme="minorHAnsi" w:hAnsiTheme="minorHAnsi" w:cstheme="minorBidi"/>
                <w:noProof/>
                <w:color w:val="auto"/>
                <w:sz w:val="22"/>
                <w:lang w:val="en-CH"/>
              </w:rPr>
              <w:tab/>
            </w:r>
            <w:r w:rsidR="00D43FAE" w:rsidRPr="0053163F">
              <w:rPr>
                <w:rStyle w:val="Hyperlink"/>
                <w:noProof/>
              </w:rPr>
              <w:t>Results</w:t>
            </w:r>
            <w:r w:rsidR="00D43FAE">
              <w:rPr>
                <w:noProof/>
                <w:webHidden/>
              </w:rPr>
              <w:tab/>
            </w:r>
            <w:r w:rsidR="00D43FAE">
              <w:rPr>
                <w:noProof/>
                <w:webHidden/>
              </w:rPr>
              <w:fldChar w:fldCharType="begin"/>
            </w:r>
            <w:r w:rsidR="00D43FAE">
              <w:rPr>
                <w:noProof/>
                <w:webHidden/>
              </w:rPr>
              <w:instrText xml:space="preserve"> PAGEREF _Toc121131426 \h </w:instrText>
            </w:r>
            <w:r w:rsidR="00D43FAE">
              <w:rPr>
                <w:noProof/>
                <w:webHidden/>
              </w:rPr>
            </w:r>
            <w:r w:rsidR="00D43FAE">
              <w:rPr>
                <w:noProof/>
                <w:webHidden/>
              </w:rPr>
              <w:fldChar w:fldCharType="separate"/>
            </w:r>
            <w:r w:rsidR="00D43FAE">
              <w:rPr>
                <w:noProof/>
                <w:webHidden/>
              </w:rPr>
              <w:t>12</w:t>
            </w:r>
            <w:r w:rsidR="00D43FAE">
              <w:rPr>
                <w:noProof/>
                <w:webHidden/>
              </w:rPr>
              <w:fldChar w:fldCharType="end"/>
            </w:r>
          </w:hyperlink>
        </w:p>
        <w:p w14:paraId="21C39622" w14:textId="3CED94DD"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7" w:history="1">
            <w:r w:rsidR="00D43FAE" w:rsidRPr="0053163F">
              <w:rPr>
                <w:rStyle w:val="Hyperlink"/>
                <w:noProof/>
              </w:rPr>
              <w:t>2.3.1</w:t>
            </w:r>
            <w:r w:rsidR="00D43FAE">
              <w:rPr>
                <w:rFonts w:asciiTheme="minorHAnsi" w:hAnsiTheme="minorHAnsi" w:cstheme="minorBidi"/>
                <w:noProof/>
                <w:color w:val="auto"/>
                <w:sz w:val="22"/>
                <w:lang w:val="en-CH"/>
              </w:rPr>
              <w:tab/>
            </w:r>
            <w:r w:rsidR="00D43FAE" w:rsidRPr="0053163F">
              <w:rPr>
                <w:rStyle w:val="Hyperlink"/>
                <w:noProof/>
              </w:rPr>
              <w:t>Filling rates</w:t>
            </w:r>
            <w:r w:rsidR="00D43FAE">
              <w:rPr>
                <w:noProof/>
                <w:webHidden/>
              </w:rPr>
              <w:tab/>
            </w:r>
            <w:r w:rsidR="00D43FAE">
              <w:rPr>
                <w:noProof/>
                <w:webHidden/>
              </w:rPr>
              <w:fldChar w:fldCharType="begin"/>
            </w:r>
            <w:r w:rsidR="00D43FAE">
              <w:rPr>
                <w:noProof/>
                <w:webHidden/>
              </w:rPr>
              <w:instrText xml:space="preserve"> PAGEREF _Toc121131427 \h </w:instrText>
            </w:r>
            <w:r w:rsidR="00D43FAE">
              <w:rPr>
                <w:noProof/>
                <w:webHidden/>
              </w:rPr>
            </w:r>
            <w:r w:rsidR="00D43FAE">
              <w:rPr>
                <w:noProof/>
                <w:webHidden/>
              </w:rPr>
              <w:fldChar w:fldCharType="separate"/>
            </w:r>
            <w:r w:rsidR="00D43FAE">
              <w:rPr>
                <w:noProof/>
                <w:webHidden/>
              </w:rPr>
              <w:t>12</w:t>
            </w:r>
            <w:r w:rsidR="00D43FAE">
              <w:rPr>
                <w:noProof/>
                <w:webHidden/>
              </w:rPr>
              <w:fldChar w:fldCharType="end"/>
            </w:r>
          </w:hyperlink>
        </w:p>
        <w:p w14:paraId="67636972" w14:textId="6A7068B6"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8" w:history="1">
            <w:r w:rsidR="00D43FAE" w:rsidRPr="0053163F">
              <w:rPr>
                <w:rStyle w:val="Hyperlink"/>
                <w:noProof/>
              </w:rPr>
              <w:t>2.3.2</w:t>
            </w:r>
            <w:r w:rsidR="00D43FAE">
              <w:rPr>
                <w:rFonts w:asciiTheme="minorHAnsi" w:hAnsiTheme="minorHAnsi" w:cstheme="minorBidi"/>
                <w:noProof/>
                <w:color w:val="auto"/>
                <w:sz w:val="22"/>
                <w:lang w:val="en-CH"/>
              </w:rPr>
              <w:tab/>
            </w:r>
            <w:r w:rsidR="00D43FAE" w:rsidRPr="0053163F">
              <w:rPr>
                <w:rStyle w:val="Hyperlink"/>
                <w:noProof/>
              </w:rPr>
              <w:t>Dump logs</w:t>
            </w:r>
            <w:r w:rsidR="00D43FAE">
              <w:rPr>
                <w:noProof/>
                <w:webHidden/>
              </w:rPr>
              <w:tab/>
            </w:r>
            <w:r w:rsidR="00D43FAE">
              <w:rPr>
                <w:noProof/>
                <w:webHidden/>
              </w:rPr>
              <w:fldChar w:fldCharType="begin"/>
            </w:r>
            <w:r w:rsidR="00D43FAE">
              <w:rPr>
                <w:noProof/>
                <w:webHidden/>
              </w:rPr>
              <w:instrText xml:space="preserve"> PAGEREF _Toc121131428 \h </w:instrText>
            </w:r>
            <w:r w:rsidR="00D43FAE">
              <w:rPr>
                <w:noProof/>
                <w:webHidden/>
              </w:rPr>
            </w:r>
            <w:r w:rsidR="00D43FAE">
              <w:rPr>
                <w:noProof/>
                <w:webHidden/>
              </w:rPr>
              <w:fldChar w:fldCharType="separate"/>
            </w:r>
            <w:r w:rsidR="00D43FAE">
              <w:rPr>
                <w:noProof/>
                <w:webHidden/>
              </w:rPr>
              <w:t>15</w:t>
            </w:r>
            <w:r w:rsidR="00D43FAE">
              <w:rPr>
                <w:noProof/>
                <w:webHidden/>
              </w:rPr>
              <w:fldChar w:fldCharType="end"/>
            </w:r>
          </w:hyperlink>
        </w:p>
        <w:p w14:paraId="6BD1251C" w14:textId="6B6D4DD3"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29" w:history="1">
            <w:r w:rsidR="00D43FAE" w:rsidRPr="0053163F">
              <w:rPr>
                <w:rStyle w:val="Hyperlink"/>
                <w:noProof/>
              </w:rPr>
              <w:t>2.3.3</w:t>
            </w:r>
            <w:r w:rsidR="00D43FAE">
              <w:rPr>
                <w:rFonts w:asciiTheme="minorHAnsi" w:hAnsiTheme="minorHAnsi" w:cstheme="minorBidi"/>
                <w:noProof/>
                <w:color w:val="auto"/>
                <w:sz w:val="22"/>
                <w:lang w:val="en-CH"/>
              </w:rPr>
              <w:tab/>
            </w:r>
            <w:r w:rsidR="00D43FAE" w:rsidRPr="0053163F">
              <w:rPr>
                <w:rStyle w:val="Hyperlink"/>
                <w:noProof/>
              </w:rPr>
              <w:t>Extrapolating filling rates</w:t>
            </w:r>
            <w:r w:rsidR="00D43FAE">
              <w:rPr>
                <w:noProof/>
                <w:webHidden/>
              </w:rPr>
              <w:tab/>
            </w:r>
            <w:r w:rsidR="00D43FAE">
              <w:rPr>
                <w:noProof/>
                <w:webHidden/>
              </w:rPr>
              <w:fldChar w:fldCharType="begin"/>
            </w:r>
            <w:r w:rsidR="00D43FAE">
              <w:rPr>
                <w:noProof/>
                <w:webHidden/>
              </w:rPr>
              <w:instrText xml:space="preserve"> PAGEREF _Toc121131429 \h </w:instrText>
            </w:r>
            <w:r w:rsidR="00D43FAE">
              <w:rPr>
                <w:noProof/>
                <w:webHidden/>
              </w:rPr>
            </w:r>
            <w:r w:rsidR="00D43FAE">
              <w:rPr>
                <w:noProof/>
                <w:webHidden/>
              </w:rPr>
              <w:fldChar w:fldCharType="separate"/>
            </w:r>
            <w:r w:rsidR="00D43FAE">
              <w:rPr>
                <w:noProof/>
                <w:webHidden/>
              </w:rPr>
              <w:t>17</w:t>
            </w:r>
            <w:r w:rsidR="00D43FAE">
              <w:rPr>
                <w:noProof/>
                <w:webHidden/>
              </w:rPr>
              <w:fldChar w:fldCharType="end"/>
            </w:r>
          </w:hyperlink>
        </w:p>
        <w:p w14:paraId="51899630" w14:textId="0911DE67"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30" w:history="1">
            <w:r w:rsidR="00D43FAE" w:rsidRPr="0053163F">
              <w:rPr>
                <w:rStyle w:val="Hyperlink"/>
                <w:noProof/>
              </w:rPr>
              <w:t>2.4</w:t>
            </w:r>
            <w:r w:rsidR="00D43FAE">
              <w:rPr>
                <w:rFonts w:asciiTheme="minorHAnsi" w:hAnsiTheme="minorHAnsi" w:cstheme="minorBidi"/>
                <w:noProof/>
                <w:color w:val="auto"/>
                <w:sz w:val="22"/>
                <w:lang w:val="en-CH"/>
              </w:rPr>
              <w:tab/>
            </w:r>
            <w:r w:rsidR="00D43FAE" w:rsidRPr="0053163F">
              <w:rPr>
                <w:rStyle w:val="Hyperlink"/>
                <w:noProof/>
              </w:rPr>
              <w:t>Data analysis insights and estimates</w:t>
            </w:r>
            <w:r w:rsidR="00D43FAE">
              <w:rPr>
                <w:noProof/>
                <w:webHidden/>
              </w:rPr>
              <w:tab/>
            </w:r>
            <w:r w:rsidR="00D43FAE">
              <w:rPr>
                <w:noProof/>
                <w:webHidden/>
              </w:rPr>
              <w:fldChar w:fldCharType="begin"/>
            </w:r>
            <w:r w:rsidR="00D43FAE">
              <w:rPr>
                <w:noProof/>
                <w:webHidden/>
              </w:rPr>
              <w:instrText xml:space="preserve"> PAGEREF _Toc121131430 \h </w:instrText>
            </w:r>
            <w:r w:rsidR="00D43FAE">
              <w:rPr>
                <w:noProof/>
                <w:webHidden/>
              </w:rPr>
            </w:r>
            <w:r w:rsidR="00D43FAE">
              <w:rPr>
                <w:noProof/>
                <w:webHidden/>
              </w:rPr>
              <w:fldChar w:fldCharType="separate"/>
            </w:r>
            <w:r w:rsidR="00D43FAE">
              <w:rPr>
                <w:noProof/>
                <w:webHidden/>
              </w:rPr>
              <w:t>20</w:t>
            </w:r>
            <w:r w:rsidR="00D43FAE">
              <w:rPr>
                <w:noProof/>
                <w:webHidden/>
              </w:rPr>
              <w:fldChar w:fldCharType="end"/>
            </w:r>
          </w:hyperlink>
        </w:p>
        <w:p w14:paraId="26538263" w14:textId="7BDDD560" w:rsidR="00D43FAE" w:rsidRDefault="00526AE6">
          <w:pPr>
            <w:pStyle w:val="TOC1"/>
            <w:tabs>
              <w:tab w:val="left" w:pos="440"/>
              <w:tab w:val="right" w:leader="dot" w:pos="9016"/>
            </w:tabs>
            <w:rPr>
              <w:rFonts w:asciiTheme="minorHAnsi" w:hAnsiTheme="minorHAnsi" w:cstheme="minorBidi"/>
              <w:noProof/>
              <w:color w:val="auto"/>
              <w:sz w:val="22"/>
              <w:lang w:val="en-CH"/>
            </w:rPr>
          </w:pPr>
          <w:hyperlink w:anchor="_Toc121131431" w:history="1">
            <w:r w:rsidR="00D43FAE" w:rsidRPr="0053163F">
              <w:rPr>
                <w:rStyle w:val="Hyperlink"/>
                <w:noProof/>
              </w:rPr>
              <w:t>3</w:t>
            </w:r>
            <w:r w:rsidR="00D43FAE">
              <w:rPr>
                <w:rFonts w:asciiTheme="minorHAnsi" w:hAnsiTheme="minorHAnsi" w:cstheme="minorBidi"/>
                <w:noProof/>
                <w:color w:val="auto"/>
                <w:sz w:val="22"/>
                <w:lang w:val="en-CH"/>
              </w:rPr>
              <w:tab/>
            </w:r>
            <w:r w:rsidR="00D43FAE" w:rsidRPr="0053163F">
              <w:rPr>
                <w:rStyle w:val="Hyperlink"/>
                <w:noProof/>
              </w:rPr>
              <w:t>Optimization model</w:t>
            </w:r>
            <w:r w:rsidR="00D43FAE">
              <w:rPr>
                <w:noProof/>
                <w:webHidden/>
              </w:rPr>
              <w:tab/>
            </w:r>
            <w:r w:rsidR="00D43FAE">
              <w:rPr>
                <w:noProof/>
                <w:webHidden/>
              </w:rPr>
              <w:fldChar w:fldCharType="begin"/>
            </w:r>
            <w:r w:rsidR="00D43FAE">
              <w:rPr>
                <w:noProof/>
                <w:webHidden/>
              </w:rPr>
              <w:instrText xml:space="preserve"> PAGEREF _Toc121131431 \h </w:instrText>
            </w:r>
            <w:r w:rsidR="00D43FAE">
              <w:rPr>
                <w:noProof/>
                <w:webHidden/>
              </w:rPr>
            </w:r>
            <w:r w:rsidR="00D43FAE">
              <w:rPr>
                <w:noProof/>
                <w:webHidden/>
              </w:rPr>
              <w:fldChar w:fldCharType="separate"/>
            </w:r>
            <w:r w:rsidR="00D43FAE">
              <w:rPr>
                <w:noProof/>
                <w:webHidden/>
              </w:rPr>
              <w:t>21</w:t>
            </w:r>
            <w:r w:rsidR="00D43FAE">
              <w:rPr>
                <w:noProof/>
                <w:webHidden/>
              </w:rPr>
              <w:fldChar w:fldCharType="end"/>
            </w:r>
          </w:hyperlink>
        </w:p>
        <w:p w14:paraId="6CBDC65C" w14:textId="39AFD3A8"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32" w:history="1">
            <w:r w:rsidR="00D43FAE" w:rsidRPr="0053163F">
              <w:rPr>
                <w:rStyle w:val="Hyperlink"/>
                <w:noProof/>
              </w:rPr>
              <w:t>3.1</w:t>
            </w:r>
            <w:r w:rsidR="00D43FAE">
              <w:rPr>
                <w:rFonts w:asciiTheme="minorHAnsi" w:hAnsiTheme="minorHAnsi" w:cstheme="minorBidi"/>
                <w:noProof/>
                <w:color w:val="auto"/>
                <w:sz w:val="22"/>
                <w:lang w:val="en-CH"/>
              </w:rPr>
              <w:tab/>
            </w:r>
            <w:r w:rsidR="00D43FAE" w:rsidRPr="0053163F">
              <w:rPr>
                <w:rStyle w:val="Hyperlink"/>
                <w:noProof/>
              </w:rPr>
              <w:t>Methods</w:t>
            </w:r>
            <w:r w:rsidR="00D43FAE">
              <w:rPr>
                <w:noProof/>
                <w:webHidden/>
              </w:rPr>
              <w:tab/>
            </w:r>
            <w:r w:rsidR="00D43FAE">
              <w:rPr>
                <w:noProof/>
                <w:webHidden/>
              </w:rPr>
              <w:fldChar w:fldCharType="begin"/>
            </w:r>
            <w:r w:rsidR="00D43FAE">
              <w:rPr>
                <w:noProof/>
                <w:webHidden/>
              </w:rPr>
              <w:instrText xml:space="preserve"> PAGEREF _Toc121131432 \h </w:instrText>
            </w:r>
            <w:r w:rsidR="00D43FAE">
              <w:rPr>
                <w:noProof/>
                <w:webHidden/>
              </w:rPr>
            </w:r>
            <w:r w:rsidR="00D43FAE">
              <w:rPr>
                <w:noProof/>
                <w:webHidden/>
              </w:rPr>
              <w:fldChar w:fldCharType="separate"/>
            </w:r>
            <w:r w:rsidR="00D43FAE">
              <w:rPr>
                <w:noProof/>
                <w:webHidden/>
              </w:rPr>
              <w:t>22</w:t>
            </w:r>
            <w:r w:rsidR="00D43FAE">
              <w:rPr>
                <w:noProof/>
                <w:webHidden/>
              </w:rPr>
              <w:fldChar w:fldCharType="end"/>
            </w:r>
          </w:hyperlink>
        </w:p>
        <w:p w14:paraId="476FB2AE" w14:textId="2D1AB537"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33" w:history="1">
            <w:r w:rsidR="00D43FAE" w:rsidRPr="0053163F">
              <w:rPr>
                <w:rStyle w:val="Hyperlink"/>
                <w:noProof/>
              </w:rPr>
              <w:t>3.1.1</w:t>
            </w:r>
            <w:r w:rsidR="00D43FAE">
              <w:rPr>
                <w:rFonts w:asciiTheme="minorHAnsi" w:hAnsiTheme="minorHAnsi" w:cstheme="minorBidi"/>
                <w:noProof/>
                <w:color w:val="auto"/>
                <w:sz w:val="22"/>
                <w:lang w:val="en-CH"/>
              </w:rPr>
              <w:tab/>
            </w:r>
            <w:r w:rsidR="00D43FAE" w:rsidRPr="0053163F">
              <w:rPr>
                <w:rStyle w:val="Hyperlink"/>
                <w:noProof/>
              </w:rPr>
              <w:t>Pre-processing, scenario creation and selection</w:t>
            </w:r>
            <w:r w:rsidR="00D43FAE">
              <w:rPr>
                <w:noProof/>
                <w:webHidden/>
              </w:rPr>
              <w:tab/>
            </w:r>
            <w:r w:rsidR="00D43FAE">
              <w:rPr>
                <w:noProof/>
                <w:webHidden/>
              </w:rPr>
              <w:fldChar w:fldCharType="begin"/>
            </w:r>
            <w:r w:rsidR="00D43FAE">
              <w:rPr>
                <w:noProof/>
                <w:webHidden/>
              </w:rPr>
              <w:instrText xml:space="preserve"> PAGEREF _Toc121131433 \h </w:instrText>
            </w:r>
            <w:r w:rsidR="00D43FAE">
              <w:rPr>
                <w:noProof/>
                <w:webHidden/>
              </w:rPr>
            </w:r>
            <w:r w:rsidR="00D43FAE">
              <w:rPr>
                <w:noProof/>
                <w:webHidden/>
              </w:rPr>
              <w:fldChar w:fldCharType="separate"/>
            </w:r>
            <w:r w:rsidR="00D43FAE">
              <w:rPr>
                <w:noProof/>
                <w:webHidden/>
              </w:rPr>
              <w:t>23</w:t>
            </w:r>
            <w:r w:rsidR="00D43FAE">
              <w:rPr>
                <w:noProof/>
                <w:webHidden/>
              </w:rPr>
              <w:fldChar w:fldCharType="end"/>
            </w:r>
          </w:hyperlink>
        </w:p>
        <w:p w14:paraId="23268F69" w14:textId="5AF5CC5A"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34" w:history="1">
            <w:r w:rsidR="00D43FAE" w:rsidRPr="0053163F">
              <w:rPr>
                <w:rStyle w:val="Hyperlink"/>
                <w:noProof/>
              </w:rPr>
              <w:t>3.1.2</w:t>
            </w:r>
            <w:r w:rsidR="00D43FAE">
              <w:rPr>
                <w:rFonts w:asciiTheme="minorHAnsi" w:hAnsiTheme="minorHAnsi" w:cstheme="minorBidi"/>
                <w:noProof/>
                <w:color w:val="auto"/>
                <w:sz w:val="22"/>
                <w:lang w:val="en-CH"/>
              </w:rPr>
              <w:tab/>
            </w:r>
            <w:r w:rsidR="00D43FAE" w:rsidRPr="0053163F">
              <w:rPr>
                <w:rStyle w:val="Hyperlink"/>
                <w:noProof/>
              </w:rPr>
              <w:t>Problem formulation</w:t>
            </w:r>
            <w:r w:rsidR="00D43FAE">
              <w:rPr>
                <w:noProof/>
                <w:webHidden/>
              </w:rPr>
              <w:tab/>
            </w:r>
            <w:r w:rsidR="00D43FAE">
              <w:rPr>
                <w:noProof/>
                <w:webHidden/>
              </w:rPr>
              <w:fldChar w:fldCharType="begin"/>
            </w:r>
            <w:r w:rsidR="00D43FAE">
              <w:rPr>
                <w:noProof/>
                <w:webHidden/>
              </w:rPr>
              <w:instrText xml:space="preserve"> PAGEREF _Toc121131434 \h </w:instrText>
            </w:r>
            <w:r w:rsidR="00D43FAE">
              <w:rPr>
                <w:noProof/>
                <w:webHidden/>
              </w:rPr>
            </w:r>
            <w:r w:rsidR="00D43FAE">
              <w:rPr>
                <w:noProof/>
                <w:webHidden/>
              </w:rPr>
              <w:fldChar w:fldCharType="separate"/>
            </w:r>
            <w:r w:rsidR="00D43FAE">
              <w:rPr>
                <w:noProof/>
                <w:webHidden/>
              </w:rPr>
              <w:t>24</w:t>
            </w:r>
            <w:r w:rsidR="00D43FAE">
              <w:rPr>
                <w:noProof/>
                <w:webHidden/>
              </w:rPr>
              <w:fldChar w:fldCharType="end"/>
            </w:r>
          </w:hyperlink>
        </w:p>
        <w:p w14:paraId="19586C97" w14:textId="72A88028"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35" w:history="1">
            <w:r w:rsidR="00D43FAE" w:rsidRPr="0053163F">
              <w:rPr>
                <w:rStyle w:val="Hyperlink"/>
                <w:noProof/>
              </w:rPr>
              <w:t>3.1.3</w:t>
            </w:r>
            <w:r w:rsidR="00D43FAE">
              <w:rPr>
                <w:rFonts w:asciiTheme="minorHAnsi" w:hAnsiTheme="minorHAnsi" w:cstheme="minorBidi"/>
                <w:noProof/>
                <w:color w:val="auto"/>
                <w:sz w:val="22"/>
                <w:lang w:val="en-CH"/>
              </w:rPr>
              <w:tab/>
            </w:r>
            <w:r w:rsidR="00D43FAE" w:rsidRPr="0053163F">
              <w:rPr>
                <w:rStyle w:val="Hyperlink"/>
                <w:noProof/>
              </w:rPr>
              <w:t>Problem solving</w:t>
            </w:r>
            <w:r w:rsidR="00D43FAE">
              <w:rPr>
                <w:noProof/>
                <w:webHidden/>
              </w:rPr>
              <w:tab/>
            </w:r>
            <w:r w:rsidR="00D43FAE">
              <w:rPr>
                <w:noProof/>
                <w:webHidden/>
              </w:rPr>
              <w:fldChar w:fldCharType="begin"/>
            </w:r>
            <w:r w:rsidR="00D43FAE">
              <w:rPr>
                <w:noProof/>
                <w:webHidden/>
              </w:rPr>
              <w:instrText xml:space="preserve"> PAGEREF _Toc121131435 \h </w:instrText>
            </w:r>
            <w:r w:rsidR="00D43FAE">
              <w:rPr>
                <w:noProof/>
                <w:webHidden/>
              </w:rPr>
            </w:r>
            <w:r w:rsidR="00D43FAE">
              <w:rPr>
                <w:noProof/>
                <w:webHidden/>
              </w:rPr>
              <w:fldChar w:fldCharType="separate"/>
            </w:r>
            <w:r w:rsidR="00D43FAE">
              <w:rPr>
                <w:noProof/>
                <w:webHidden/>
              </w:rPr>
              <w:t>25</w:t>
            </w:r>
            <w:r w:rsidR="00D43FAE">
              <w:rPr>
                <w:noProof/>
                <w:webHidden/>
              </w:rPr>
              <w:fldChar w:fldCharType="end"/>
            </w:r>
          </w:hyperlink>
        </w:p>
        <w:p w14:paraId="704A8E3B" w14:textId="4EF17C54"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36" w:history="1">
            <w:r w:rsidR="00D43FAE" w:rsidRPr="0053163F">
              <w:rPr>
                <w:rStyle w:val="Hyperlink"/>
                <w:noProof/>
              </w:rPr>
              <w:t>3.2</w:t>
            </w:r>
            <w:r w:rsidR="00D43FAE">
              <w:rPr>
                <w:rFonts w:asciiTheme="minorHAnsi" w:hAnsiTheme="minorHAnsi" w:cstheme="minorBidi"/>
                <w:noProof/>
                <w:color w:val="auto"/>
                <w:sz w:val="22"/>
                <w:lang w:val="en-CH"/>
              </w:rPr>
              <w:tab/>
            </w:r>
            <w:r w:rsidR="00D43FAE" w:rsidRPr="0053163F">
              <w:rPr>
                <w:rStyle w:val="Hyperlink"/>
                <w:noProof/>
              </w:rPr>
              <w:t>Results</w:t>
            </w:r>
            <w:r w:rsidR="00D43FAE">
              <w:rPr>
                <w:noProof/>
                <w:webHidden/>
              </w:rPr>
              <w:tab/>
            </w:r>
            <w:r w:rsidR="00D43FAE">
              <w:rPr>
                <w:noProof/>
                <w:webHidden/>
              </w:rPr>
              <w:fldChar w:fldCharType="begin"/>
            </w:r>
            <w:r w:rsidR="00D43FAE">
              <w:rPr>
                <w:noProof/>
                <w:webHidden/>
              </w:rPr>
              <w:instrText xml:space="preserve"> PAGEREF _Toc121131436 \h </w:instrText>
            </w:r>
            <w:r w:rsidR="00D43FAE">
              <w:rPr>
                <w:noProof/>
                <w:webHidden/>
              </w:rPr>
            </w:r>
            <w:r w:rsidR="00D43FAE">
              <w:rPr>
                <w:noProof/>
                <w:webHidden/>
              </w:rPr>
              <w:fldChar w:fldCharType="separate"/>
            </w:r>
            <w:r w:rsidR="00D43FAE">
              <w:rPr>
                <w:noProof/>
                <w:webHidden/>
              </w:rPr>
              <w:t>26</w:t>
            </w:r>
            <w:r w:rsidR="00D43FAE">
              <w:rPr>
                <w:noProof/>
                <w:webHidden/>
              </w:rPr>
              <w:fldChar w:fldCharType="end"/>
            </w:r>
          </w:hyperlink>
        </w:p>
        <w:p w14:paraId="773F622B" w14:textId="19929549" w:rsidR="00D43FAE" w:rsidRDefault="00526AE6">
          <w:pPr>
            <w:pStyle w:val="TOC1"/>
            <w:tabs>
              <w:tab w:val="left" w:pos="440"/>
              <w:tab w:val="right" w:leader="dot" w:pos="9016"/>
            </w:tabs>
            <w:rPr>
              <w:rFonts w:asciiTheme="minorHAnsi" w:hAnsiTheme="minorHAnsi" w:cstheme="minorBidi"/>
              <w:noProof/>
              <w:color w:val="auto"/>
              <w:sz w:val="22"/>
              <w:lang w:val="en-CH"/>
            </w:rPr>
          </w:pPr>
          <w:hyperlink w:anchor="_Toc121131437" w:history="1">
            <w:r w:rsidR="00D43FAE" w:rsidRPr="0053163F">
              <w:rPr>
                <w:rStyle w:val="Hyperlink"/>
                <w:noProof/>
              </w:rPr>
              <w:t>4</w:t>
            </w:r>
            <w:r w:rsidR="00D43FAE">
              <w:rPr>
                <w:rFonts w:asciiTheme="minorHAnsi" w:hAnsiTheme="minorHAnsi" w:cstheme="minorBidi"/>
                <w:noProof/>
                <w:color w:val="auto"/>
                <w:sz w:val="22"/>
                <w:lang w:val="en-CH"/>
              </w:rPr>
              <w:tab/>
            </w:r>
            <w:r w:rsidR="00D43FAE" w:rsidRPr="0053163F">
              <w:rPr>
                <w:rStyle w:val="Hyperlink"/>
                <w:noProof/>
              </w:rPr>
              <w:t>Conclusions</w:t>
            </w:r>
            <w:r w:rsidR="00D43FAE">
              <w:rPr>
                <w:noProof/>
                <w:webHidden/>
              </w:rPr>
              <w:tab/>
            </w:r>
            <w:r w:rsidR="00D43FAE">
              <w:rPr>
                <w:noProof/>
                <w:webHidden/>
              </w:rPr>
              <w:fldChar w:fldCharType="begin"/>
            </w:r>
            <w:r w:rsidR="00D43FAE">
              <w:rPr>
                <w:noProof/>
                <w:webHidden/>
              </w:rPr>
              <w:instrText xml:space="preserve"> PAGEREF _Toc121131437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55A60BD3" w14:textId="0B5E1EE4"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38" w:history="1">
            <w:r w:rsidR="00D43FAE" w:rsidRPr="0053163F">
              <w:rPr>
                <w:rStyle w:val="Hyperlink"/>
                <w:noProof/>
              </w:rPr>
              <w:t>4.1</w:t>
            </w:r>
            <w:r w:rsidR="00D43FAE">
              <w:rPr>
                <w:rFonts w:asciiTheme="minorHAnsi" w:hAnsiTheme="minorHAnsi" w:cstheme="minorBidi"/>
                <w:noProof/>
                <w:color w:val="auto"/>
                <w:sz w:val="22"/>
                <w:lang w:val="en-CH"/>
              </w:rPr>
              <w:tab/>
            </w:r>
            <w:r w:rsidR="00D43FAE" w:rsidRPr="0053163F">
              <w:rPr>
                <w:rStyle w:val="Hyperlink"/>
                <w:noProof/>
              </w:rPr>
              <w:t>Capital expenditure</w:t>
            </w:r>
            <w:r w:rsidR="00D43FAE">
              <w:rPr>
                <w:noProof/>
                <w:webHidden/>
              </w:rPr>
              <w:tab/>
            </w:r>
            <w:r w:rsidR="00D43FAE">
              <w:rPr>
                <w:noProof/>
                <w:webHidden/>
              </w:rPr>
              <w:fldChar w:fldCharType="begin"/>
            </w:r>
            <w:r w:rsidR="00D43FAE">
              <w:rPr>
                <w:noProof/>
                <w:webHidden/>
              </w:rPr>
              <w:instrText xml:space="preserve"> PAGEREF _Toc121131438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5E206F66" w14:textId="3CCC3173"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39" w:history="1">
            <w:r w:rsidR="00D43FAE" w:rsidRPr="0053163F">
              <w:rPr>
                <w:rStyle w:val="Hyperlink"/>
                <w:noProof/>
              </w:rPr>
              <w:t>4.2</w:t>
            </w:r>
            <w:r w:rsidR="00D43FAE">
              <w:rPr>
                <w:rFonts w:asciiTheme="minorHAnsi" w:hAnsiTheme="minorHAnsi" w:cstheme="minorBidi"/>
                <w:noProof/>
                <w:color w:val="auto"/>
                <w:sz w:val="22"/>
                <w:lang w:val="en-CH"/>
              </w:rPr>
              <w:tab/>
            </w:r>
            <w:r w:rsidR="00D43FAE" w:rsidRPr="0053163F">
              <w:rPr>
                <w:rStyle w:val="Hyperlink"/>
                <w:noProof/>
              </w:rPr>
              <w:t>Operational planning</w:t>
            </w:r>
            <w:r w:rsidR="00D43FAE">
              <w:rPr>
                <w:noProof/>
                <w:webHidden/>
              </w:rPr>
              <w:tab/>
            </w:r>
            <w:r w:rsidR="00D43FAE">
              <w:rPr>
                <w:noProof/>
                <w:webHidden/>
              </w:rPr>
              <w:fldChar w:fldCharType="begin"/>
            </w:r>
            <w:r w:rsidR="00D43FAE">
              <w:rPr>
                <w:noProof/>
                <w:webHidden/>
              </w:rPr>
              <w:instrText xml:space="preserve"> PAGEREF _Toc121131439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1D5E7C6A" w14:textId="736A212E" w:rsidR="00D43FAE" w:rsidRDefault="00526AE6">
          <w:pPr>
            <w:pStyle w:val="TOC1"/>
            <w:tabs>
              <w:tab w:val="left" w:pos="440"/>
              <w:tab w:val="right" w:leader="dot" w:pos="9016"/>
            </w:tabs>
            <w:rPr>
              <w:rFonts w:asciiTheme="minorHAnsi" w:hAnsiTheme="minorHAnsi" w:cstheme="minorBidi"/>
              <w:noProof/>
              <w:color w:val="auto"/>
              <w:sz w:val="22"/>
              <w:lang w:val="en-CH"/>
            </w:rPr>
          </w:pPr>
          <w:hyperlink w:anchor="_Toc121131440" w:history="1">
            <w:r w:rsidR="00D43FAE" w:rsidRPr="0053163F">
              <w:rPr>
                <w:rStyle w:val="Hyperlink"/>
                <w:noProof/>
              </w:rPr>
              <w:t>5</w:t>
            </w:r>
            <w:r w:rsidR="00D43FAE">
              <w:rPr>
                <w:rFonts w:asciiTheme="minorHAnsi" w:hAnsiTheme="minorHAnsi" w:cstheme="minorBidi"/>
                <w:noProof/>
                <w:color w:val="auto"/>
                <w:sz w:val="22"/>
                <w:lang w:val="en-CH"/>
              </w:rPr>
              <w:tab/>
            </w:r>
            <w:r w:rsidR="00D43FAE" w:rsidRPr="0053163F">
              <w:rPr>
                <w:rStyle w:val="Hyperlink"/>
                <w:noProof/>
              </w:rPr>
              <w:t>Outlook</w:t>
            </w:r>
            <w:r w:rsidR="00D43FAE">
              <w:rPr>
                <w:noProof/>
                <w:webHidden/>
              </w:rPr>
              <w:tab/>
            </w:r>
            <w:r w:rsidR="00D43FAE">
              <w:rPr>
                <w:noProof/>
                <w:webHidden/>
              </w:rPr>
              <w:fldChar w:fldCharType="begin"/>
            </w:r>
            <w:r w:rsidR="00D43FAE">
              <w:rPr>
                <w:noProof/>
                <w:webHidden/>
              </w:rPr>
              <w:instrText xml:space="preserve"> PAGEREF _Toc121131440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4CD7B89D" w14:textId="450EEF24"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41" w:history="1">
            <w:r w:rsidR="00D43FAE" w:rsidRPr="0053163F">
              <w:rPr>
                <w:rStyle w:val="Hyperlink"/>
                <w:noProof/>
              </w:rPr>
              <w:t>5.1</w:t>
            </w:r>
            <w:r w:rsidR="00D43FAE">
              <w:rPr>
                <w:rFonts w:asciiTheme="minorHAnsi" w:hAnsiTheme="minorHAnsi" w:cstheme="minorBidi"/>
                <w:noProof/>
                <w:color w:val="auto"/>
                <w:sz w:val="22"/>
                <w:lang w:val="en-CH"/>
              </w:rPr>
              <w:tab/>
            </w:r>
            <w:r w:rsidR="00D43FAE" w:rsidRPr="0053163F">
              <w:rPr>
                <w:rStyle w:val="Hyperlink"/>
                <w:noProof/>
              </w:rPr>
              <w:t>Implementation</w:t>
            </w:r>
            <w:r w:rsidR="00D43FAE">
              <w:rPr>
                <w:noProof/>
                <w:webHidden/>
              </w:rPr>
              <w:tab/>
            </w:r>
            <w:r w:rsidR="00D43FAE">
              <w:rPr>
                <w:noProof/>
                <w:webHidden/>
              </w:rPr>
              <w:fldChar w:fldCharType="begin"/>
            </w:r>
            <w:r w:rsidR="00D43FAE">
              <w:rPr>
                <w:noProof/>
                <w:webHidden/>
              </w:rPr>
              <w:instrText xml:space="preserve"> PAGEREF _Toc121131441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0AD22B2A" w14:textId="73E50211"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42" w:history="1">
            <w:r w:rsidR="00D43FAE" w:rsidRPr="0053163F">
              <w:rPr>
                <w:rStyle w:val="Hyperlink"/>
                <w:noProof/>
              </w:rPr>
              <w:t>5.1.1</w:t>
            </w:r>
            <w:r w:rsidR="00D43FAE">
              <w:rPr>
                <w:rFonts w:asciiTheme="minorHAnsi" w:hAnsiTheme="minorHAnsi" w:cstheme="minorBidi"/>
                <w:noProof/>
                <w:color w:val="auto"/>
                <w:sz w:val="22"/>
                <w:lang w:val="en-CH"/>
              </w:rPr>
              <w:tab/>
            </w:r>
            <w:r w:rsidR="00D43FAE" w:rsidRPr="0053163F">
              <w:rPr>
                <w:rStyle w:val="Hyperlink"/>
                <w:noProof/>
              </w:rPr>
              <w:t>Data collection</w:t>
            </w:r>
            <w:r w:rsidR="00D43FAE">
              <w:rPr>
                <w:noProof/>
                <w:webHidden/>
              </w:rPr>
              <w:tab/>
            </w:r>
            <w:r w:rsidR="00D43FAE">
              <w:rPr>
                <w:noProof/>
                <w:webHidden/>
              </w:rPr>
              <w:fldChar w:fldCharType="begin"/>
            </w:r>
            <w:r w:rsidR="00D43FAE">
              <w:rPr>
                <w:noProof/>
                <w:webHidden/>
              </w:rPr>
              <w:instrText xml:space="preserve"> PAGEREF _Toc121131442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3BCEB2B7" w14:textId="646B3236" w:rsidR="00D43FAE" w:rsidRDefault="00526AE6">
          <w:pPr>
            <w:pStyle w:val="TOC3"/>
            <w:tabs>
              <w:tab w:val="left" w:pos="1320"/>
              <w:tab w:val="right" w:leader="dot" w:pos="9016"/>
            </w:tabs>
            <w:rPr>
              <w:rFonts w:asciiTheme="minorHAnsi" w:hAnsiTheme="minorHAnsi" w:cstheme="minorBidi"/>
              <w:noProof/>
              <w:color w:val="auto"/>
              <w:sz w:val="22"/>
              <w:lang w:val="en-CH"/>
            </w:rPr>
          </w:pPr>
          <w:hyperlink w:anchor="_Toc121131443" w:history="1">
            <w:r w:rsidR="00D43FAE" w:rsidRPr="0053163F">
              <w:rPr>
                <w:rStyle w:val="Hyperlink"/>
                <w:noProof/>
              </w:rPr>
              <w:t>5.1.2</w:t>
            </w:r>
            <w:r w:rsidR="00D43FAE">
              <w:rPr>
                <w:rFonts w:asciiTheme="minorHAnsi" w:hAnsiTheme="minorHAnsi" w:cstheme="minorBidi"/>
                <w:noProof/>
                <w:color w:val="auto"/>
                <w:sz w:val="22"/>
                <w:lang w:val="en-CH"/>
              </w:rPr>
              <w:tab/>
            </w:r>
            <w:r w:rsidR="00D43FAE" w:rsidRPr="0053163F">
              <w:rPr>
                <w:rStyle w:val="Hyperlink"/>
                <w:noProof/>
              </w:rPr>
              <w:t>Information flow/monitoring</w:t>
            </w:r>
            <w:r w:rsidR="00D43FAE">
              <w:rPr>
                <w:noProof/>
                <w:webHidden/>
              </w:rPr>
              <w:tab/>
            </w:r>
            <w:r w:rsidR="00D43FAE">
              <w:rPr>
                <w:noProof/>
                <w:webHidden/>
              </w:rPr>
              <w:fldChar w:fldCharType="begin"/>
            </w:r>
            <w:r w:rsidR="00D43FAE">
              <w:rPr>
                <w:noProof/>
                <w:webHidden/>
              </w:rPr>
              <w:instrText xml:space="preserve"> PAGEREF _Toc121131443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03AAE2C3" w14:textId="5402C645" w:rsidR="00D43FAE" w:rsidRDefault="00526AE6">
          <w:pPr>
            <w:pStyle w:val="TOC2"/>
            <w:tabs>
              <w:tab w:val="left" w:pos="880"/>
              <w:tab w:val="right" w:leader="dot" w:pos="9016"/>
            </w:tabs>
            <w:rPr>
              <w:rFonts w:asciiTheme="minorHAnsi" w:hAnsiTheme="minorHAnsi" w:cstheme="minorBidi"/>
              <w:noProof/>
              <w:color w:val="auto"/>
              <w:sz w:val="22"/>
              <w:lang w:val="en-CH"/>
            </w:rPr>
          </w:pPr>
          <w:hyperlink w:anchor="_Toc121131444" w:history="1">
            <w:r w:rsidR="00D43FAE" w:rsidRPr="0053163F">
              <w:rPr>
                <w:rStyle w:val="Hyperlink"/>
                <w:noProof/>
              </w:rPr>
              <w:t>5.2</w:t>
            </w:r>
            <w:r w:rsidR="00D43FAE">
              <w:rPr>
                <w:rFonts w:asciiTheme="minorHAnsi" w:hAnsiTheme="minorHAnsi" w:cstheme="minorBidi"/>
                <w:noProof/>
                <w:color w:val="auto"/>
                <w:sz w:val="22"/>
                <w:lang w:val="en-CH"/>
              </w:rPr>
              <w:tab/>
            </w:r>
            <w:r w:rsidR="00D43FAE" w:rsidRPr="0053163F">
              <w:rPr>
                <w:rStyle w:val="Hyperlink"/>
                <w:noProof/>
              </w:rPr>
              <w:t>Current organizational and operational state</w:t>
            </w:r>
            <w:r w:rsidR="00D43FAE">
              <w:rPr>
                <w:noProof/>
                <w:webHidden/>
              </w:rPr>
              <w:tab/>
            </w:r>
            <w:r w:rsidR="00D43FAE">
              <w:rPr>
                <w:noProof/>
                <w:webHidden/>
              </w:rPr>
              <w:fldChar w:fldCharType="begin"/>
            </w:r>
            <w:r w:rsidR="00D43FAE">
              <w:rPr>
                <w:noProof/>
                <w:webHidden/>
              </w:rPr>
              <w:instrText xml:space="preserve"> PAGEREF _Toc121131444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4DCA02DE" w14:textId="1AD660BB" w:rsidR="00D43FAE" w:rsidRDefault="00526AE6">
          <w:pPr>
            <w:pStyle w:val="TOC1"/>
            <w:tabs>
              <w:tab w:val="left" w:pos="440"/>
              <w:tab w:val="right" w:leader="dot" w:pos="9016"/>
            </w:tabs>
            <w:rPr>
              <w:rFonts w:asciiTheme="minorHAnsi" w:hAnsiTheme="minorHAnsi" w:cstheme="minorBidi"/>
              <w:noProof/>
              <w:color w:val="auto"/>
              <w:sz w:val="22"/>
              <w:lang w:val="en-CH"/>
            </w:rPr>
          </w:pPr>
          <w:hyperlink w:anchor="_Toc121131445" w:history="1">
            <w:r w:rsidR="00D43FAE" w:rsidRPr="0053163F">
              <w:rPr>
                <w:rStyle w:val="Hyperlink"/>
                <w:noProof/>
              </w:rPr>
              <w:t>6</w:t>
            </w:r>
            <w:r w:rsidR="00D43FAE">
              <w:rPr>
                <w:rFonts w:asciiTheme="minorHAnsi" w:hAnsiTheme="minorHAnsi" w:cstheme="minorBidi"/>
                <w:noProof/>
                <w:color w:val="auto"/>
                <w:sz w:val="22"/>
                <w:lang w:val="en-CH"/>
              </w:rPr>
              <w:tab/>
            </w:r>
            <w:r w:rsidR="00D43FAE" w:rsidRPr="0053163F">
              <w:rPr>
                <w:rStyle w:val="Hyperlink"/>
                <w:noProof/>
              </w:rPr>
              <w:t>References</w:t>
            </w:r>
            <w:r w:rsidR="00D43FAE">
              <w:rPr>
                <w:noProof/>
                <w:webHidden/>
              </w:rPr>
              <w:tab/>
            </w:r>
            <w:r w:rsidR="00D43FAE">
              <w:rPr>
                <w:noProof/>
                <w:webHidden/>
              </w:rPr>
              <w:fldChar w:fldCharType="begin"/>
            </w:r>
            <w:r w:rsidR="00D43FAE">
              <w:rPr>
                <w:noProof/>
                <w:webHidden/>
              </w:rPr>
              <w:instrText xml:space="preserve"> PAGEREF _Toc121131445 \h </w:instrText>
            </w:r>
            <w:r w:rsidR="00D43FAE">
              <w:rPr>
                <w:noProof/>
                <w:webHidden/>
              </w:rPr>
            </w:r>
            <w:r w:rsidR="00D43FAE">
              <w:rPr>
                <w:noProof/>
                <w:webHidden/>
              </w:rPr>
              <w:fldChar w:fldCharType="separate"/>
            </w:r>
            <w:r w:rsidR="00D43FAE">
              <w:rPr>
                <w:noProof/>
                <w:webHidden/>
              </w:rPr>
              <w:t>31</w:t>
            </w:r>
            <w:r w:rsidR="00D43FAE">
              <w:rPr>
                <w:noProof/>
                <w:webHidden/>
              </w:rPr>
              <w:fldChar w:fldCharType="end"/>
            </w:r>
          </w:hyperlink>
        </w:p>
        <w:p w14:paraId="5AAD6DBB" w14:textId="59DCE90C"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1131413"/>
      <w:r w:rsidRPr="00981814">
        <w:lastRenderedPageBreak/>
        <w:t>Introduction</w:t>
      </w:r>
      <w:bookmarkEnd w:id="1"/>
    </w:p>
    <w:p w14:paraId="15B81623" w14:textId="728707ED" w:rsidR="004050B5" w:rsidRDefault="006D601C" w:rsidP="004050B5">
      <w:pPr>
        <w:pStyle w:val="Heading2"/>
      </w:pPr>
      <w:bookmarkStart w:id="2" w:name="_Toc121131414"/>
      <w:r>
        <w:t xml:space="preserve">Municipal </w:t>
      </w:r>
      <w:r w:rsidR="00A96E4C">
        <w:t>Solid Waste Management</w:t>
      </w:r>
      <w:bookmarkEnd w:id="2"/>
    </w:p>
    <w:p w14:paraId="78F35004" w14:textId="5C028DF8"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B5577A">
        <w:instrText xml:space="preserve"> ADDIN ZOTERO_ITEM CSL_CITATION {"citationID":"gGyiUk1C","properties":{"formattedCitation":"(Sch\\uc0\\u252{}beler, n.d.)","plainCitation":"(Schübeler, n.d.)","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B5577A" w:rsidRPr="00B5577A">
        <w:rPr>
          <w:rFonts w:cs="Times"/>
          <w:szCs w:val="24"/>
        </w:rPr>
        <w:t>(Schübeler, n.d.)</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B5577A">
        <w:instrText xml:space="preserve"> ADDIN ZOTERO_ITEM CSL_CITATION {"citationID":"vMxnLztz","properties":{"formattedCitation":"(Coffey &amp; Coad, 2010; Okot-Okumu, 2012)","plainCitation":"(Coffey &amp;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B5577A" w:rsidRPr="00B5577A">
        <w:rPr>
          <w:rFonts w:cs="Times"/>
        </w:rPr>
        <w:t>(Coffey &amp;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B5577A">
        <w:instrText xml:space="preserve"> ADDIN ZOTERO_ITEM CSL_CITATION {"citationID":"Xf3woLqa","properties":{"formattedCitation":"(Diaz et al., 2005)","plainCitation":"(Diaz et al.,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B5577A" w:rsidRPr="00B5577A">
        <w:rPr>
          <w:rFonts w:cs="Times"/>
        </w:rPr>
        <w:t>(Diaz et al.,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political, legal, managerial, economic, technological and social implications</w:t>
      </w:r>
      <w:r w:rsidR="00FB02FD">
        <w:t xml:space="preserve"> </w:t>
      </w:r>
      <w:r w:rsidR="00FB02FD">
        <w:fldChar w:fldCharType="begin"/>
      </w:r>
      <w:r w:rsidR="00FB02FD">
        <w:instrText xml:space="preserve"> ADDIN ZOTERO_ITEM CSL_CITATION {"citationID":"fENxtngN","properties":{"formattedCitation":"(Mpanang\\uc0\\u8217{}ombe et al., 2021)","plainCitation":"(Mpanang’ombe et al., 2021)","noteIndex":0},"citationItems":[{"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schema":"https://github.com/citation-style-language/schema/raw/master/csl-citation.json"} </w:instrText>
      </w:r>
      <w:r w:rsidR="00FB02FD">
        <w:fldChar w:fldCharType="separate"/>
      </w:r>
      <w:r w:rsidR="00FB02FD" w:rsidRPr="00FB02FD">
        <w:rPr>
          <w:rFonts w:cs="Times"/>
          <w:szCs w:val="24"/>
        </w:rPr>
        <w:t>(Mpanang’ombe et al., 2021)</w:t>
      </w:r>
      <w:r w:rsidR="00FB02FD">
        <w:fldChar w:fldCharType="end"/>
      </w:r>
      <w:r w:rsidR="00FB02FD">
        <w:t>.</w:t>
      </w:r>
    </w:p>
    <w:p w14:paraId="4FEE7527" w14:textId="51212495" w:rsidR="00A01443" w:rsidRDefault="00CC606F" w:rsidP="00ED6D30">
      <w:pPr>
        <w:pStyle w:val="Heading2"/>
      </w:pPr>
      <w:bookmarkStart w:id="3" w:name="_Toc121131415"/>
      <w:r>
        <w:t>MSWM in Malawi</w:t>
      </w:r>
      <w:bookmarkEnd w:id="3"/>
    </w:p>
    <w:p w14:paraId="7F854124" w14:textId="580ACACE"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B5577A" w:rsidRPr="00B5577A">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B5577A">
        <w:instrText xml:space="preserve"> ADDIN ZOTERO_ITEM CSL_CITATION {"citationID":"bmrBcbm7","properties":{"formattedCitation":"(CEPA, 2019; Zeleza-Manda, 2009)","plainCitation":"(CEPA, 2019; Zeleza-Manda, 200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B5577A" w:rsidRPr="00B5577A">
        <w:rPr>
          <w:rFonts w:cs="Times"/>
        </w:rPr>
        <w:t>(CEPA, 2019; Zeleza-Manda, 200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1131416"/>
      <w:r>
        <w:t>Justification and Research Questions</w:t>
      </w:r>
      <w:bookmarkEnd w:id="4"/>
    </w:p>
    <w:p w14:paraId="2D5D939F" w14:textId="5D58F3F0"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B5577A">
        <w:instrText xml:space="preserve"> ADDIN ZOTERO_ITEM CSL_CITATION {"citationID":"iSniWqlR","properties":{"formattedCitation":"(Coffey &amp; Coad, 2010; Kalina &amp; Tilley, 2020)","plainCitation":"(Coffey &amp; Coad, 2010; Kalina &amp;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B5577A" w:rsidRPr="00B5577A">
        <w:rPr>
          <w:rFonts w:cs="Times"/>
        </w:rPr>
        <w:t>(Coffey &amp; Coad, 2010; Kalina &amp;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Coffey &amp; Coad, 2010; Zeleza-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r w:rsidR="0052109E">
        <w:t xml:space="preserve">curbsid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B5577A">
        <w:instrText xml:space="preserve"> ADDIN ZOTERO_ITEM CSL_CITATION {"citationID":"aMZFovWy","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B5577A" w:rsidRPr="00B5577A">
        <w:rPr>
          <w:rFonts w:cs="Times"/>
        </w:rPr>
        <w:t>(Coffey &amp; Coad, 2010)</w:t>
      </w:r>
      <w:r w:rsidR="0052109E">
        <w:fldChar w:fldCharType="end"/>
      </w:r>
      <w:r w:rsidR="0052109E">
        <w:t>.</w:t>
      </w:r>
    </w:p>
    <w:p w14:paraId="0F269FA6" w14:textId="47C1D67B" w:rsidR="00EA6FF4" w:rsidRDefault="00EA6FF4" w:rsidP="0030103E">
      <w:r>
        <w:t>The quantitative data surrounding waste in Blantyre is quite scarce. Efforts have been made to characterize the dynamics of waste at several skips and the current operation of the collection service</w:t>
      </w:r>
      <w:r w:rsidR="00FB02FD">
        <w:t xml:space="preserve">, </w:t>
      </w:r>
      <w:r>
        <w:t xml:space="preserve">from which some estimations </w:t>
      </w:r>
      <w:r w:rsidR="00552E04">
        <w:t xml:space="preserve">of the required level of service </w:t>
      </w:r>
      <w:r>
        <w:t xml:space="preserve">can be extracted. </w:t>
      </w:r>
    </w:p>
    <w:p w14:paraId="6CA8BD61" w14:textId="3C000B8B" w:rsidR="00C57A78" w:rsidRDefault="00C57A78" w:rsidP="0030103E">
      <w:r>
        <w:t xml:space="preserve">Assessments have already been done to improve the sanitary conditions in Blantyre </w:t>
      </w:r>
      <w:r>
        <w:fldChar w:fldCharType="begin"/>
      </w:r>
      <w:r w:rsidR="00B5577A">
        <w:instrText xml:space="preserve"> ADDIN ZOTERO_ITEM CSL_CITATION {"citationID":"izsKYWG9","properties":{"formattedCitation":"(Kalina &amp; Tilley, 2020; Kasinja &amp; Tilley, 2018; Mpanang\\uc0\\u8217{}ombe et al., 2021; Ndau &amp; Tilley, 2018; Zeleza-Manda, 2009)","plainCitation":"(Kalina &amp; Tilley, 2020; Kasinja &amp; Tilley, 2018; Mpanang’ombe et al., 2021; Ndau &amp; Tilley, 2018; Zeleza-Manda, 2009)","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B5577A" w:rsidRPr="00B5577A">
        <w:rPr>
          <w:rFonts w:cs="Times"/>
          <w:szCs w:val="24"/>
        </w:rPr>
        <w:t>(Kalina &amp; Tilley, 2020; Kasinja &amp; Tilley, 2018; Mpanang’ombe et al., 2021; Ndau &amp; Tilley, 2018; Zeleza-Manda, 2009)</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5E7E4D73"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w:t>
      </w:r>
      <w:r w:rsidR="00FB02FD">
        <w:t>short</w:t>
      </w:r>
      <w:r w:rsidR="006A6D09">
        <w:t xml:space="preserve">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3EB13A8D" w:rsidR="00C3461D" w:rsidRDefault="00C3461D" w:rsidP="00ED6D30">
      <w:pPr>
        <w:pStyle w:val="ListParagraph"/>
        <w:numPr>
          <w:ilvl w:val="0"/>
          <w:numId w:val="5"/>
        </w:numPr>
      </w:pPr>
      <w:r>
        <w:t xml:space="preserve">What would be the </w:t>
      </w:r>
      <w:r w:rsidR="00FB02FD">
        <w:t xml:space="preserve">distance travelled and </w:t>
      </w:r>
      <w:r>
        <w:t>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bookmarkStart w:id="5" w:name="_Toc121131417"/>
      <w:r>
        <w:t xml:space="preserve">Operation research </w:t>
      </w:r>
      <w:r w:rsidR="00CE4647">
        <w:t>methods</w:t>
      </w:r>
      <w:bookmarkEnd w:id="5"/>
    </w:p>
    <w:p w14:paraId="0FDF9510" w14:textId="509888A0"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B5577A">
        <w:instrText xml:space="preserve"> ADDIN ZOTERO_ITEM CSL_CITATION {"citationID":"9vpLm6lo","properties":{"formattedCitation":"(Raucq et al., 2019)","plainCitation":"(Raucq et al.,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B5577A" w:rsidRPr="00B5577A">
        <w:rPr>
          <w:rFonts w:cs="Times"/>
        </w:rPr>
        <w:t>(Raucq et al., 2019)</w:t>
      </w:r>
      <w:r w:rsidR="00F81976">
        <w:fldChar w:fldCharType="end"/>
      </w:r>
      <w:r w:rsidR="00990AC3">
        <w:t xml:space="preserve"> presents a problem formulation for a roll-on-roll-off waste collection system. </w:t>
      </w:r>
      <w:r w:rsidR="00990AC3">
        <w:fldChar w:fldCharType="begin"/>
      </w:r>
      <w:r w:rsidR="00B5577A">
        <w:instrText xml:space="preserve"> ADDIN ZOTERO_ITEM CSL_CITATION {"citationID":"xc7SbXgo","properties":{"formattedCitation":"(Baptista et al., 2002; Coene et al., 2010)","plainCitation":"(Baptista et al., 2002; Coene et al.,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B5577A" w:rsidRPr="00B5577A">
        <w:rPr>
          <w:rFonts w:cs="Times"/>
        </w:rPr>
        <w:t>(Baptista et al., 2002; Coene et al.,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6" w:name="_Toc121131418"/>
      <w:r>
        <w:lastRenderedPageBreak/>
        <w:t>Data analysis</w:t>
      </w:r>
      <w:bookmarkEnd w:id="6"/>
    </w:p>
    <w:p w14:paraId="5143B223" w14:textId="12E0FF23" w:rsidR="0085384C" w:rsidRPr="0085384C" w:rsidRDefault="0085384C" w:rsidP="00ED6D30">
      <w:pPr>
        <w:pStyle w:val="Heading2"/>
      </w:pPr>
      <w:bookmarkStart w:id="7" w:name="_Toc121131419"/>
      <w:r>
        <w:t>Data</w:t>
      </w:r>
      <w:bookmarkEnd w:id="7"/>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398D8CCB"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e. Though it covers all the skips studied, it presents strong limitations. Namely, arrivals at the dump do not reflect the speed at which the skips fill up</w:t>
      </w:r>
      <w:r w:rsidR="00FB02FD">
        <w:t>, and therefore a target servicing schedule</w:t>
      </w:r>
      <w:r w:rsidR="004327BA" w:rsidRPr="004050B5">
        <w:t xml:space="preserve">. Indeed, the individual filling data show that some skips go a long time without being emptied, overflowing and presenting a public health risk. </w:t>
      </w:r>
      <w:bookmarkStart w:id="8" w:name="_Toc119395227"/>
      <w:bookmarkStart w:id="9" w:name="_Toc119395228"/>
      <w:bookmarkStart w:id="10" w:name="_Toc119395229"/>
      <w:bookmarkStart w:id="11" w:name="_Toc119395230"/>
      <w:bookmarkStart w:id="12" w:name="_Toc119395231"/>
      <w:bookmarkStart w:id="13" w:name="_Toc119395232"/>
      <w:bookmarkEnd w:id="8"/>
      <w:bookmarkEnd w:id="9"/>
      <w:bookmarkEnd w:id="10"/>
      <w:bookmarkEnd w:id="11"/>
      <w:bookmarkEnd w:id="12"/>
      <w:bookmarkEnd w:id="13"/>
    </w:p>
    <w:p w14:paraId="0E9A9C4C" w14:textId="1EEF441F" w:rsidR="00AC653D" w:rsidRDefault="00FB02FD" w:rsidP="00ED6D30">
      <w:r>
        <w:t xml:space="preserve">The third dataset is the </w:t>
      </w:r>
      <w:r w:rsidR="00423224">
        <w:t xml:space="preserve">geographical </w:t>
      </w:r>
      <w:r>
        <w:t xml:space="preserve">locations of </w:t>
      </w:r>
      <w:r w:rsidR="0054078C">
        <w:t>the 53 skips</w:t>
      </w:r>
      <w:r>
        <w:t>. They</w:t>
      </w:r>
      <w:r w:rsidR="0054078C">
        <w:t xml:space="preserve">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w:t>
      </w:r>
      <w:r>
        <w:rPr>
          <w:lang w:val="en-US"/>
        </w:rPr>
        <w:t>or</w:t>
      </w:r>
      <w:r w:rsidR="00C9513D">
        <w:rPr>
          <w:lang w:val="en-US"/>
        </w:rPr>
        <w:t xml:space="preserve">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D43FAE">
        <w:t xml:space="preserve">Figure </w:t>
      </w:r>
      <w:r w:rsidR="00D43FAE">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310DCA5" w:rsidR="00C2629F" w:rsidRDefault="00AC653D" w:rsidP="0050250A">
      <w:pPr>
        <w:pStyle w:val="Caption"/>
      </w:pPr>
      <w:bookmarkStart w:id="14" w:name="_Ref116656831"/>
      <w:r>
        <w:t xml:space="preserve">Figure </w:t>
      </w:r>
      <w:r w:rsidR="00526AE6">
        <w:fldChar w:fldCharType="begin"/>
      </w:r>
      <w:r w:rsidR="00526AE6">
        <w:instrText xml:space="preserve"> SEQ Figure \* ARABIC </w:instrText>
      </w:r>
      <w:r w:rsidR="00526AE6">
        <w:fldChar w:fldCharType="separate"/>
      </w:r>
      <w:r w:rsidR="00D43FAE">
        <w:rPr>
          <w:noProof/>
        </w:rPr>
        <w:t>1</w:t>
      </w:r>
      <w:r w:rsidR="00526AE6">
        <w:rPr>
          <w:noProof/>
        </w:rPr>
        <w:fldChar w:fldCharType="end"/>
      </w:r>
      <w:bookmarkEnd w:id="14"/>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5" w:name="_Toc121131420"/>
      <w:bookmarkStart w:id="16" w:name="_Ref117181127"/>
      <w:bookmarkStart w:id="17" w:name="_Ref117181131"/>
      <w:r>
        <w:lastRenderedPageBreak/>
        <w:t>Dump arrivals logs</w:t>
      </w:r>
      <w:bookmarkEnd w:id="15"/>
    </w:p>
    <w:p w14:paraId="7F70C47E" w14:textId="1C648CE2"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D43FAE">
        <w:t xml:space="preserve">Figure </w:t>
      </w:r>
      <w:r w:rsidR="00D43FAE">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8" w:name="_Toc121131421"/>
      <w:r>
        <w:t>Skips filling data</w:t>
      </w:r>
      <w:bookmarkEnd w:id="16"/>
      <w:bookmarkEnd w:id="17"/>
      <w:bookmarkEnd w:id="18"/>
    </w:p>
    <w:p w14:paraId="6D6BAC47" w14:textId="19B44232"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D43FAE">
        <w:t xml:space="preserve">Figure </w:t>
      </w:r>
      <w:r w:rsidR="00D43FAE">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6D4197FA"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D43FAE">
        <w:t xml:space="preserve">Figure </w:t>
      </w:r>
      <w:r w:rsidR="00D43FAE">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D43FAE">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61584B00" w:rsidR="005B7CCE" w:rsidRDefault="00EA4E95" w:rsidP="0050250A">
      <w:pPr>
        <w:pStyle w:val="Caption"/>
      </w:pPr>
      <w:bookmarkStart w:id="19" w:name="_Ref117064754"/>
      <w:r>
        <w:t xml:space="preserve">Figure </w:t>
      </w:r>
      <w:r w:rsidR="00526AE6">
        <w:fldChar w:fldCharType="begin"/>
      </w:r>
      <w:r w:rsidR="00526AE6">
        <w:instrText xml:space="preserve"> SEQ Figure \* ARABIC </w:instrText>
      </w:r>
      <w:r w:rsidR="00526AE6">
        <w:fldChar w:fldCharType="separate"/>
      </w:r>
      <w:r w:rsidR="00D43FAE">
        <w:rPr>
          <w:noProof/>
        </w:rPr>
        <w:t>2</w:t>
      </w:r>
      <w:r w:rsidR="00526AE6">
        <w:rPr>
          <w:noProof/>
        </w:rPr>
        <w:fldChar w:fldCharType="end"/>
      </w:r>
      <w:bookmarkEnd w:id="19"/>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7608FE2B" w:rsidR="00EC7BE6" w:rsidRPr="00E570D7" w:rsidRDefault="00EA4E95" w:rsidP="0050250A">
      <w:pPr>
        <w:pStyle w:val="Caption"/>
      </w:pPr>
      <w:r>
        <w:t xml:space="preserve">Figure </w:t>
      </w:r>
      <w:r w:rsidR="00526AE6">
        <w:fldChar w:fldCharType="begin"/>
      </w:r>
      <w:r w:rsidR="00526AE6">
        <w:instrText xml:space="preserve"> SEQ Figure \* ARABIC </w:instrText>
      </w:r>
      <w:r w:rsidR="00526AE6">
        <w:fldChar w:fldCharType="separate"/>
      </w:r>
      <w:r w:rsidR="00D43FAE">
        <w:rPr>
          <w:noProof/>
        </w:rPr>
        <w:t>3</w:t>
      </w:r>
      <w:r w:rsidR="00526AE6">
        <w:rPr>
          <w:noProof/>
        </w:rPr>
        <w:fldChar w:fldCharType="end"/>
      </w:r>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379AFA27" w:rsidR="00EC7BE6" w:rsidRDefault="00EA4E95" w:rsidP="0050250A">
      <w:pPr>
        <w:pStyle w:val="Caption"/>
      </w:pPr>
      <w:bookmarkStart w:id="20" w:name="_Ref117064790"/>
      <w:r>
        <w:t xml:space="preserve">Figure </w:t>
      </w:r>
      <w:r w:rsidR="00526AE6">
        <w:fldChar w:fldCharType="begin"/>
      </w:r>
      <w:r w:rsidR="00526AE6">
        <w:instrText xml:space="preserve"> SEQ Figure \* ARABIC</w:instrText>
      </w:r>
      <w:r w:rsidR="00526AE6">
        <w:instrText xml:space="preserve"> </w:instrText>
      </w:r>
      <w:r w:rsidR="00526AE6">
        <w:fldChar w:fldCharType="separate"/>
      </w:r>
      <w:r w:rsidR="00D43FAE">
        <w:rPr>
          <w:noProof/>
        </w:rPr>
        <w:t>4</w:t>
      </w:r>
      <w:r w:rsidR="00526AE6">
        <w:rPr>
          <w:noProof/>
        </w:rPr>
        <w:fldChar w:fldCharType="end"/>
      </w:r>
      <w:bookmarkEnd w:id="20"/>
      <w:r>
        <w:t xml:space="preserve"> </w:t>
      </w:r>
      <w:bookmarkStart w:id="21"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1"/>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2" w:name="_Toc121131422"/>
      <w:r w:rsidRPr="00A13C01">
        <w:t>Methods</w:t>
      </w:r>
      <w:bookmarkEnd w:id="22"/>
    </w:p>
    <w:p w14:paraId="1898B35A" w14:textId="04E87F64" w:rsidR="00335ACB" w:rsidRDefault="00335ACB" w:rsidP="00ED6D30">
      <w:pPr>
        <w:pStyle w:val="Heading3"/>
      </w:pPr>
      <w:bookmarkStart w:id="23" w:name="_Toc121131423"/>
      <w:bookmarkStart w:id="24" w:name="_Ref119480463"/>
      <w:bookmarkStart w:id="25" w:name="_Ref119480474"/>
      <w:bookmarkStart w:id="26" w:name="_Ref119480479"/>
      <w:bookmarkStart w:id="27" w:name="_Ref121407820"/>
      <w:r>
        <w:t>Distance</w:t>
      </w:r>
      <w:bookmarkEnd w:id="23"/>
      <w:r w:rsidR="003E2FE5">
        <w:t>s and travel times</w:t>
      </w:r>
      <w:bookmarkEnd w:id="27"/>
    </w:p>
    <w:p w14:paraId="11D1E89F" w14:textId="02E9AC72"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OpenRoutingServic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rsidRPr="00423224">
        <w:rPr>
          <w:i/>
          <w:iCs/>
        </w:rPr>
        <w:t>Local expert opinion and tracking of the trucks</w:t>
      </w:r>
      <w:r w:rsidR="00052F14">
        <w:t xml:space="preserve"> </w:t>
      </w:r>
      <w:r w:rsidR="003E2FE5">
        <w:t>would be useful in getting</w:t>
      </w:r>
      <w:r w:rsidR="00545F82">
        <w:t xml:space="preserve">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B5577A">
        <w:instrText xml:space="preserve"> ADDIN ZOTERO_ITEM CSL_CITATION {"citationID":"ouZV8np1","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B5577A" w:rsidRPr="00B5577A">
        <w:rPr>
          <w:rFonts w:cs="Times"/>
        </w:rPr>
        <w:t>(Coffey &amp; Coad, 2010)</w:t>
      </w:r>
      <w:r w:rsidR="00545F82">
        <w:fldChar w:fldCharType="end"/>
      </w:r>
      <w:r w:rsidR="00EF4848">
        <w:t>.</w:t>
      </w:r>
    </w:p>
    <w:p w14:paraId="51D9E783" w14:textId="74DB354D" w:rsidR="00D86C60" w:rsidRPr="006F3A8F" w:rsidRDefault="00D86C60" w:rsidP="00ED6D30">
      <w:pPr>
        <w:pStyle w:val="Heading3"/>
      </w:pPr>
      <w:bookmarkStart w:id="28" w:name="_Toc121131424"/>
      <w:r w:rsidRPr="006F3A8F">
        <w:t>Filling rates</w:t>
      </w:r>
      <w:bookmarkEnd w:id="24"/>
      <w:bookmarkEnd w:id="25"/>
      <w:bookmarkEnd w:id="26"/>
      <w:bookmarkEnd w:id="28"/>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802C3B3"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D43FAE">
        <w:t xml:space="preserve">Figure </w:t>
      </w:r>
      <w:r w:rsidR="00D43FAE">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4DD43E72" w:rsidR="006F2791" w:rsidRDefault="006F2791" w:rsidP="0050250A">
      <w:pPr>
        <w:pStyle w:val="Caption"/>
      </w:pPr>
      <w:bookmarkStart w:id="29" w:name="_Ref119340046"/>
      <w:r>
        <w:lastRenderedPageBreak/>
        <w:t xml:space="preserve">Figure </w:t>
      </w:r>
      <w:r w:rsidR="00526AE6">
        <w:fldChar w:fldCharType="begin"/>
      </w:r>
      <w:r w:rsidR="00526AE6">
        <w:instrText xml:space="preserve"> SEQ Figure \* ARABIC </w:instrText>
      </w:r>
      <w:r w:rsidR="00526AE6">
        <w:fldChar w:fldCharType="separate"/>
      </w:r>
      <w:r w:rsidR="00D43FAE">
        <w:rPr>
          <w:noProof/>
        </w:rPr>
        <w:t>5</w:t>
      </w:r>
      <w:r w:rsidR="00526AE6">
        <w:rPr>
          <w:noProof/>
        </w:rPr>
        <w:fldChar w:fldCharType="end"/>
      </w:r>
      <w:bookmarkEnd w:id="29"/>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494EB0F6" w14:textId="4A845A28" w:rsidR="00D75497" w:rsidRDefault="008614C3" w:rsidP="00ED6D30">
      <w:r>
        <w:t>Downrating</w:t>
      </w:r>
      <w:r w:rsidR="00D71454">
        <w:t xml:space="preserve"> is clear in</w:t>
      </w:r>
      <w:r w:rsidR="00BA706F">
        <w:fldChar w:fldCharType="begin"/>
      </w:r>
      <w:r w:rsidR="00BA706F">
        <w:instrText xml:space="preserve"> REF _Ref119340992 \h </w:instrText>
      </w:r>
      <w:r w:rsidR="00BA706F">
        <w:fldChar w:fldCharType="separate"/>
      </w:r>
      <w:r w:rsidR="00FC6F58">
        <w:t xml:space="preserve"> </w:t>
      </w:r>
      <w:r w:rsidR="00D43FAE">
        <w:t xml:space="preserve">Figure </w:t>
      </w:r>
      <w:r w:rsidR="00D43FAE">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D43FAE">
        <w:t xml:space="preserve">Figure </w:t>
      </w:r>
      <w:r w:rsidR="00D43FAE">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30" w:name="_Ref119340992"/>
    </w:p>
    <w:p w14:paraId="32082DE0" w14:textId="750D533A" w:rsidR="00BA706F" w:rsidRDefault="00BA706F" w:rsidP="00F60869">
      <w:pPr>
        <w:jc w:val="center"/>
      </w:pPr>
      <w:r>
        <w:t xml:space="preserve">Figure </w:t>
      </w:r>
      <w:r w:rsidR="00526AE6">
        <w:fldChar w:fldCharType="begin"/>
      </w:r>
      <w:r w:rsidR="00526AE6">
        <w:instrText xml:space="preserve"> SEQ Figure \* ARABIC </w:instrText>
      </w:r>
      <w:r w:rsidR="00526AE6">
        <w:fldChar w:fldCharType="separate"/>
      </w:r>
      <w:r w:rsidR="00D43FAE">
        <w:rPr>
          <w:noProof/>
        </w:rPr>
        <w:t>6</w:t>
      </w:r>
      <w:r w:rsidR="00526AE6">
        <w:rPr>
          <w:noProof/>
        </w:rPr>
        <w:fldChar w:fldCharType="end"/>
      </w:r>
      <w:bookmarkEnd w:id="30"/>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31" w:name="_Toc121131425"/>
      <w:r>
        <w:t>Dump logs</w:t>
      </w:r>
      <w:bookmarkEnd w:id="31"/>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2" w:name="_Toc121131426"/>
      <w:r>
        <w:t>Results</w:t>
      </w:r>
      <w:bookmarkEnd w:id="32"/>
    </w:p>
    <w:p w14:paraId="5CFE15BE" w14:textId="5A9CE1F9" w:rsidR="00852E3C" w:rsidRPr="00852E3C" w:rsidRDefault="00852E3C" w:rsidP="00ED6D30">
      <w:pPr>
        <w:pStyle w:val="Heading3"/>
      </w:pPr>
      <w:bookmarkStart w:id="33" w:name="_Toc121131427"/>
      <w:r>
        <w:t>Filling rates</w:t>
      </w:r>
      <w:bookmarkEnd w:id="33"/>
    </w:p>
    <w:p w14:paraId="0AEFA8EA" w14:textId="7282D54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D43FAE">
        <w:t xml:space="preserve">Figure </w:t>
      </w:r>
      <w:r w:rsidR="00D43FAE">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D43FAE">
        <w:t xml:space="preserve">Figure </w:t>
      </w:r>
      <w:r w:rsidR="00D43FAE">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D43FAE">
        <w:t xml:space="preserve">Figure </w:t>
      </w:r>
      <w:r w:rsidR="00D43FAE">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117B8A50" w:rsidR="003F728C" w:rsidRDefault="00CF755B" w:rsidP="0050250A">
      <w:pPr>
        <w:pStyle w:val="Caption"/>
      </w:pPr>
      <w:bookmarkStart w:id="34" w:name="_Ref117071878"/>
      <w:r>
        <w:t xml:space="preserve">Figure </w:t>
      </w:r>
      <w:r w:rsidR="00526AE6">
        <w:fldChar w:fldCharType="begin"/>
      </w:r>
      <w:r w:rsidR="00526AE6">
        <w:instrText xml:space="preserve"> SEQ Figure \* ARABIC </w:instrText>
      </w:r>
      <w:r w:rsidR="00526AE6">
        <w:fldChar w:fldCharType="separate"/>
      </w:r>
      <w:r w:rsidR="00D43FAE">
        <w:rPr>
          <w:noProof/>
        </w:rPr>
        <w:t>7</w:t>
      </w:r>
      <w:r w:rsidR="00526AE6">
        <w:rPr>
          <w:noProof/>
        </w:rPr>
        <w:fldChar w:fldCharType="end"/>
      </w:r>
      <w:bookmarkEnd w:id="34"/>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527DE969" w:rsidR="00F3536C" w:rsidRDefault="00F3536C" w:rsidP="0050250A">
      <w:pPr>
        <w:pStyle w:val="Caption"/>
      </w:pPr>
      <w:bookmarkStart w:id="35" w:name="_Ref117072094"/>
      <w:r>
        <w:t xml:space="preserve">Figure </w:t>
      </w:r>
      <w:r w:rsidR="00526AE6">
        <w:fldChar w:fldCharType="begin"/>
      </w:r>
      <w:r w:rsidR="00526AE6">
        <w:instrText xml:space="preserve"> SEQ Figure \* ARABIC </w:instrText>
      </w:r>
      <w:r w:rsidR="00526AE6">
        <w:fldChar w:fldCharType="separate"/>
      </w:r>
      <w:r w:rsidR="00D43FAE">
        <w:rPr>
          <w:noProof/>
        </w:rPr>
        <w:t>8</w:t>
      </w:r>
      <w:r w:rsidR="00526AE6">
        <w:rPr>
          <w:noProof/>
        </w:rPr>
        <w:fldChar w:fldCharType="end"/>
      </w:r>
      <w:bookmarkEnd w:id="35"/>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3B3BF2CE" w:rsidR="00320BCF" w:rsidRPr="00320BCF" w:rsidRDefault="00320BCF" w:rsidP="0050250A">
      <w:pPr>
        <w:pStyle w:val="Caption"/>
      </w:pPr>
      <w:bookmarkStart w:id="36" w:name="_Ref119341970"/>
      <w:r>
        <w:t xml:space="preserve">Figure </w:t>
      </w:r>
      <w:r w:rsidR="00526AE6">
        <w:fldChar w:fldCharType="begin"/>
      </w:r>
      <w:r w:rsidR="00526AE6">
        <w:instrText xml:space="preserve"> SEQ Figure \* ARABIC </w:instrText>
      </w:r>
      <w:r w:rsidR="00526AE6">
        <w:fldChar w:fldCharType="separate"/>
      </w:r>
      <w:r w:rsidR="00D43FAE">
        <w:rPr>
          <w:noProof/>
        </w:rPr>
        <w:t>9</w:t>
      </w:r>
      <w:r w:rsidR="00526AE6">
        <w:rPr>
          <w:noProof/>
        </w:rPr>
        <w:fldChar w:fldCharType="end"/>
      </w:r>
      <w:bookmarkEnd w:id="36"/>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18EDCCB6"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D43FAE">
        <w:t xml:space="preserve">Table </w:t>
      </w:r>
      <w:r w:rsidR="00D43FAE">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D43FAE">
        <w:t xml:space="preserve">Figure </w:t>
      </w:r>
      <w:r w:rsidR="00D43FAE">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D43FAE">
        <w:t xml:space="preserve">Table </w:t>
      </w:r>
      <w:r w:rsidR="00D43FAE">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7C0BDE8B" w:rsidR="00854BDC" w:rsidRDefault="00854BDC" w:rsidP="0050250A">
      <w:pPr>
        <w:pStyle w:val="Caption"/>
      </w:pPr>
      <w:bookmarkStart w:id="37" w:name="_Ref117093632"/>
      <w:r>
        <w:t xml:space="preserve">Table </w:t>
      </w:r>
      <w:r w:rsidR="00526AE6">
        <w:fldChar w:fldCharType="begin"/>
      </w:r>
      <w:r w:rsidR="00526AE6">
        <w:instrText xml:space="preserve"> SEQ Table \* ARABIC </w:instrText>
      </w:r>
      <w:r w:rsidR="00526AE6">
        <w:fldChar w:fldCharType="separate"/>
      </w:r>
      <w:r w:rsidR="00D43FAE">
        <w:rPr>
          <w:noProof/>
        </w:rPr>
        <w:t>1</w:t>
      </w:r>
      <w:r w:rsidR="00526AE6">
        <w:rPr>
          <w:noProof/>
        </w:rPr>
        <w:fldChar w:fldCharType="end"/>
      </w:r>
      <w:bookmarkEnd w:id="37"/>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8" w:name="_Toc121131428"/>
      <w:r>
        <w:t>Dump logs</w:t>
      </w:r>
      <w:bookmarkEnd w:id="38"/>
    </w:p>
    <w:p w14:paraId="6F0D1F39" w14:textId="040E3BF8"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D43FAE">
        <w:t xml:space="preserve">Figure </w:t>
      </w:r>
      <w:r w:rsidR="00D43FAE">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D43FAE">
        <w:t xml:space="preserve">Figure </w:t>
      </w:r>
      <w:r w:rsidR="00D43FAE">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29678488"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D43FAE">
        <w:t xml:space="preserve">Figure </w:t>
      </w:r>
      <w:r w:rsidR="00D43FAE">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03620486"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D43FAE">
        <w:t xml:space="preserve">Table </w:t>
      </w:r>
      <w:r w:rsidR="00D43FAE">
        <w:rPr>
          <w:noProof/>
        </w:rPr>
        <w:t>1</w:t>
      </w:r>
      <w:r w:rsidR="00783059">
        <w:fldChar w:fldCharType="end"/>
      </w:r>
      <w:r w:rsidR="00783059">
        <w:t xml:space="preserve">, at least some skips </w:t>
      </w:r>
      <w:r w:rsidR="00DF4263">
        <w:t xml:space="preserve">spend a considerable amount of time </w:t>
      </w:r>
      <w:r w:rsidR="00E10747">
        <w:t xml:space="preserve">overfull. </w:t>
      </w:r>
      <w:r w:rsidR="005005F7">
        <w:t>As such</w:t>
      </w:r>
      <w:r w:rsidR="00E10747">
        <w:t xml:space="preserve">,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E437745" w:rsidR="00851081" w:rsidRPr="001A7653" w:rsidRDefault="00851081" w:rsidP="0050250A">
      <w:pPr>
        <w:pStyle w:val="Caption"/>
      </w:pPr>
      <w:bookmarkStart w:id="39" w:name="_Ref117063876"/>
      <w:r>
        <w:t xml:space="preserve">Figure </w:t>
      </w:r>
      <w:r w:rsidR="00526AE6">
        <w:fldChar w:fldCharType="begin"/>
      </w:r>
      <w:r w:rsidR="00526AE6">
        <w:instrText xml:space="preserve"> SEQ Figure \* ARABIC </w:instrText>
      </w:r>
      <w:r w:rsidR="00526AE6">
        <w:fldChar w:fldCharType="separate"/>
      </w:r>
      <w:r w:rsidR="00D43FAE">
        <w:rPr>
          <w:noProof/>
        </w:rPr>
        <w:t>10</w:t>
      </w:r>
      <w:r w:rsidR="00526AE6">
        <w:rPr>
          <w:noProof/>
        </w:rPr>
        <w:fldChar w:fldCharType="end"/>
      </w:r>
      <w:bookmarkEnd w:id="39"/>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53E59EBC" w:rsidR="00A37277" w:rsidRDefault="00A37277" w:rsidP="0050250A">
      <w:pPr>
        <w:pStyle w:val="Caption"/>
      </w:pPr>
      <w:bookmarkStart w:id="40" w:name="_Ref117064000"/>
      <w:r>
        <w:lastRenderedPageBreak/>
        <w:t xml:space="preserve">Figure </w:t>
      </w:r>
      <w:r w:rsidR="00526AE6">
        <w:fldChar w:fldCharType="begin"/>
      </w:r>
      <w:r w:rsidR="00526AE6">
        <w:instrText xml:space="preserve"> SEQ Figure \* ARABIC </w:instrText>
      </w:r>
      <w:r w:rsidR="00526AE6">
        <w:fldChar w:fldCharType="separate"/>
      </w:r>
      <w:r w:rsidR="00D43FAE">
        <w:rPr>
          <w:noProof/>
        </w:rPr>
        <w:t>11</w:t>
      </w:r>
      <w:r w:rsidR="00526AE6">
        <w:rPr>
          <w:noProof/>
        </w:rPr>
        <w:fldChar w:fldCharType="end"/>
      </w:r>
      <w:bookmarkEnd w:id="40"/>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7EB7C7F6" w:rsidR="00C20145" w:rsidRDefault="00FA6560" w:rsidP="0050250A">
      <w:pPr>
        <w:pStyle w:val="Caption"/>
      </w:pPr>
      <w:bookmarkStart w:id="41" w:name="_Ref117144702"/>
      <w:r>
        <w:t xml:space="preserve">Figure </w:t>
      </w:r>
      <w:r w:rsidR="00526AE6">
        <w:fldChar w:fldCharType="begin"/>
      </w:r>
      <w:r w:rsidR="00526AE6">
        <w:instrText xml:space="preserve"> SEQ Figure \* ARABIC </w:instrText>
      </w:r>
      <w:r w:rsidR="00526AE6">
        <w:fldChar w:fldCharType="separate"/>
      </w:r>
      <w:r w:rsidR="00D43FAE">
        <w:rPr>
          <w:noProof/>
        </w:rPr>
        <w:t>12</w:t>
      </w:r>
      <w:r w:rsidR="00526AE6">
        <w:rPr>
          <w:noProof/>
        </w:rPr>
        <w:fldChar w:fldCharType="end"/>
      </w:r>
      <w:bookmarkEnd w:id="41"/>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2" w:name="_Toc121131429"/>
      <w:r>
        <w:t>Extrapolating filling rates</w:t>
      </w:r>
      <w:bookmarkEnd w:id="42"/>
    </w:p>
    <w:p w14:paraId="2F031F0D" w14:textId="2AC757BD"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D43FAE">
        <w:t xml:space="preserve">Figure </w:t>
      </w:r>
      <w:r w:rsidR="00D43FAE">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D43FAE">
        <w:t xml:space="preserve">Table </w:t>
      </w:r>
      <w:r w:rsidR="00D43FAE">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2CFB4A69" w:rsidR="002D6B3F" w:rsidRDefault="002D6B3F" w:rsidP="0050250A">
      <w:pPr>
        <w:pStyle w:val="Caption"/>
      </w:pPr>
      <w:bookmarkStart w:id="43" w:name="_Ref117153668"/>
      <w:r>
        <w:t xml:space="preserve">Table </w:t>
      </w:r>
      <w:r w:rsidR="00526AE6">
        <w:fldChar w:fldCharType="begin"/>
      </w:r>
      <w:r w:rsidR="00526AE6">
        <w:instrText xml:space="preserve"> SEQ Table \* ARABIC </w:instrText>
      </w:r>
      <w:r w:rsidR="00526AE6">
        <w:fldChar w:fldCharType="separate"/>
      </w:r>
      <w:r w:rsidR="00D43FAE">
        <w:rPr>
          <w:noProof/>
        </w:rPr>
        <w:t>2</w:t>
      </w:r>
      <w:r w:rsidR="00526AE6">
        <w:rPr>
          <w:noProof/>
        </w:rPr>
        <w:fldChar w:fldCharType="end"/>
      </w:r>
      <w:bookmarkEnd w:id="43"/>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414A5BC6"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D43FAE">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D43FAE">
        <w:t xml:space="preserve">Figure </w:t>
      </w:r>
      <w:r w:rsidR="00D43FAE">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D43FAE">
        <w:t xml:space="preserve">Figure </w:t>
      </w:r>
      <w:r w:rsidR="00D43FAE">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FC6F58">
        <w:t xml:space="preserve">This period is only defined backward, as dump arrival events are considered to be either reported on the same day as an arrival or not at all, while skip levels might be delayed and the levels kept constant for several days after the level has dropped.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5BB3D515" w:rsidR="00241871" w:rsidRDefault="00341D41" w:rsidP="0050250A">
      <w:pPr>
        <w:pStyle w:val="Caption"/>
      </w:pPr>
      <w:bookmarkStart w:id="44" w:name="_Ref117181263"/>
      <w:r>
        <w:t xml:space="preserve">Figure </w:t>
      </w:r>
      <w:r w:rsidR="00526AE6">
        <w:fldChar w:fldCharType="begin"/>
      </w:r>
      <w:r w:rsidR="00526AE6">
        <w:instrText xml:space="preserve"> SEQ Figure \</w:instrText>
      </w:r>
      <w:r w:rsidR="00526AE6">
        <w:instrText xml:space="preserve">* ARABIC </w:instrText>
      </w:r>
      <w:r w:rsidR="00526AE6">
        <w:fldChar w:fldCharType="separate"/>
      </w:r>
      <w:r w:rsidR="00D43FAE">
        <w:rPr>
          <w:noProof/>
        </w:rPr>
        <w:t>13</w:t>
      </w:r>
      <w:r w:rsidR="00526AE6">
        <w:rPr>
          <w:noProof/>
        </w:rPr>
        <w:fldChar w:fldCharType="end"/>
      </w:r>
      <w:bookmarkEnd w:id="44"/>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62EAF790" w:rsidR="00072991" w:rsidRDefault="00B2094B" w:rsidP="0050250A">
      <w:pPr>
        <w:pStyle w:val="Caption"/>
      </w:pPr>
      <w:r>
        <w:t xml:space="preserve">Figure </w:t>
      </w:r>
      <w:r w:rsidR="00526AE6">
        <w:fldChar w:fldCharType="begin"/>
      </w:r>
      <w:r w:rsidR="00526AE6">
        <w:instrText xml:space="preserve"> SEQ Figure \* ARABIC </w:instrText>
      </w:r>
      <w:r w:rsidR="00526AE6">
        <w:fldChar w:fldCharType="separate"/>
      </w:r>
      <w:r w:rsidR="00D43FAE">
        <w:rPr>
          <w:noProof/>
        </w:rPr>
        <w:t>14</w:t>
      </w:r>
      <w:r w:rsidR="00526AE6">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05B51799" w:rsidR="00072991" w:rsidRPr="00072991" w:rsidRDefault="00B2094B" w:rsidP="0050250A">
      <w:pPr>
        <w:pStyle w:val="Caption"/>
      </w:pPr>
      <w:r>
        <w:t xml:space="preserve">Figure </w:t>
      </w:r>
      <w:r w:rsidR="00526AE6">
        <w:fldChar w:fldCharType="begin"/>
      </w:r>
      <w:r w:rsidR="00526AE6">
        <w:instrText xml:space="preserve"> SEQ Figure \* ARABIC </w:instrText>
      </w:r>
      <w:r w:rsidR="00526AE6">
        <w:fldChar w:fldCharType="separate"/>
      </w:r>
      <w:r w:rsidR="00D43FAE">
        <w:rPr>
          <w:noProof/>
        </w:rPr>
        <w:t>15</w:t>
      </w:r>
      <w:r w:rsidR="00526AE6">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3B356ACE" w:rsidR="00241871" w:rsidRDefault="00237A2E" w:rsidP="0050250A">
      <w:pPr>
        <w:pStyle w:val="Caption"/>
      </w:pPr>
      <w:bookmarkStart w:id="45" w:name="_Ref117182656"/>
      <w:r>
        <w:t xml:space="preserve">Figure </w:t>
      </w:r>
      <w:r w:rsidR="00526AE6">
        <w:fldChar w:fldCharType="begin"/>
      </w:r>
      <w:r w:rsidR="00526AE6">
        <w:instrText xml:space="preserve"> SEQ Figure \* ARABIC </w:instrText>
      </w:r>
      <w:r w:rsidR="00526AE6">
        <w:fldChar w:fldCharType="separate"/>
      </w:r>
      <w:r w:rsidR="00D43FAE">
        <w:rPr>
          <w:noProof/>
        </w:rPr>
        <w:t>16</w:t>
      </w:r>
      <w:r w:rsidR="00526AE6">
        <w:rPr>
          <w:noProof/>
        </w:rPr>
        <w:fldChar w:fldCharType="end"/>
      </w:r>
      <w:bookmarkEnd w:id="45"/>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6" w:name="_Ref120109325"/>
      <w:bookmarkStart w:id="47" w:name="_Toc121131430"/>
      <w:r>
        <w:t>Data analysis insights</w:t>
      </w:r>
      <w:r w:rsidR="00EF599E">
        <w:t xml:space="preserve"> and estimates</w:t>
      </w:r>
      <w:bookmarkEnd w:id="46"/>
      <w:bookmarkEnd w:id="47"/>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526AE6"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56986C14" w:rsidR="00FE0437" w:rsidRDefault="00FE0437" w:rsidP="0050250A">
            <w:pPr>
              <w:pStyle w:val="Caption"/>
            </w:pPr>
            <w:r>
              <w:t>(</w:t>
            </w:r>
            <w:r w:rsidR="00526AE6">
              <w:fldChar w:fldCharType="begin"/>
            </w:r>
            <w:r w:rsidR="00526AE6">
              <w:instrText xml:space="preserve"> SEQ Equation \* ARABIC </w:instrText>
            </w:r>
            <w:r w:rsidR="00526AE6">
              <w:fldChar w:fldCharType="separate"/>
            </w:r>
            <w:r w:rsidR="00D43FAE">
              <w:rPr>
                <w:noProof/>
              </w:rPr>
              <w:t>1</w:t>
            </w:r>
            <w:r w:rsidR="00526AE6">
              <w:rPr>
                <w:noProof/>
              </w:rPr>
              <w:fldChar w:fldCharType="end"/>
            </w:r>
            <w:r>
              <w:t>)</w:t>
            </w:r>
          </w:p>
        </w:tc>
      </w:tr>
    </w:tbl>
    <w:p w14:paraId="2F736D05" w14:textId="2D20C98C"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i.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of arrival</w:t>
      </w:r>
      <w:r w:rsidR="006B1B60">
        <w:t xml:space="preserve"> gaps </w:t>
      </w:r>
      <w:r w:rsidR="007F62C9">
        <w:t xml:space="preserve">at Mzedi dump </w:t>
      </w:r>
      <w:r w:rsidR="005B67A9">
        <w:t xml:space="preserve">for area i.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w:t>
      </w:r>
      <w:r w:rsidR="006B1B60">
        <w:t>estimated filling rate is set as a parameter of the model</w:t>
      </w:r>
      <w:r w:rsidR="00BE76DC">
        <w:t xml:space="preserve">. </w:t>
      </w:r>
    </w:p>
    <w:p w14:paraId="52AD0C4C" w14:textId="34C7355F" w:rsidR="00FF7FE7" w:rsidRDefault="00FF7FE7" w:rsidP="00ED6D30">
      <w:pPr>
        <w:pStyle w:val="Heading1"/>
      </w:pPr>
      <w:bookmarkStart w:id="48" w:name="_Toc121131431"/>
      <w:bookmarkStart w:id="49" w:name="_Ref121304569"/>
      <w:r>
        <w:lastRenderedPageBreak/>
        <w:t>Optimization model</w:t>
      </w:r>
      <w:bookmarkEnd w:id="48"/>
      <w:bookmarkEnd w:id="49"/>
    </w:p>
    <w:p w14:paraId="58628AC4" w14:textId="61211993"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w:t>
      </w:r>
      <w:r w:rsidR="0097109A">
        <w:t>it burning</w:t>
      </w:r>
      <w:r w:rsidR="00A270F5">
        <w:t xml:space="preserve">.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331D8C2C"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D43FAE">
        <w:t xml:space="preserve">Figure </w:t>
      </w:r>
      <w:r w:rsidR="00D43FAE">
        <w:rPr>
          <w:noProof/>
        </w:rPr>
        <w:t>17</w:t>
      </w:r>
      <w:r w:rsidR="00053EC0">
        <w:fldChar w:fldCharType="end"/>
      </w:r>
      <w:r w:rsidR="00053EC0">
        <w:t>.</w:t>
      </w:r>
    </w:p>
    <w:p w14:paraId="14DF02B1" w14:textId="0FB90164"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0C3A4B69" w:rsidR="007C55DD" w:rsidRDefault="007C55DD" w:rsidP="0050250A">
      <w:pPr>
        <w:pStyle w:val="Caption"/>
      </w:pPr>
      <w:bookmarkStart w:id="50" w:name="_Ref120106706"/>
      <w:r>
        <w:lastRenderedPageBreak/>
        <w:t xml:space="preserve">Figure </w:t>
      </w:r>
      <w:r w:rsidR="00526AE6">
        <w:fldChar w:fldCharType="begin"/>
      </w:r>
      <w:r w:rsidR="00526AE6">
        <w:instrText xml:space="preserve"> SEQ Figure \* ARABIC </w:instrText>
      </w:r>
      <w:r w:rsidR="00526AE6">
        <w:fldChar w:fldCharType="separate"/>
      </w:r>
      <w:r w:rsidR="00D43FAE">
        <w:rPr>
          <w:noProof/>
        </w:rPr>
        <w:t>17</w:t>
      </w:r>
      <w:r w:rsidR="00526AE6">
        <w:rPr>
          <w:noProof/>
        </w:rPr>
        <w:fldChar w:fldCharType="end"/>
      </w:r>
      <w:bookmarkEnd w:id="50"/>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37F5A546" w:rsidR="00C9513D" w:rsidRDefault="00C9513D" w:rsidP="00ED6D30">
      <w:pPr>
        <w:pStyle w:val="Heading2"/>
      </w:pPr>
      <w:bookmarkStart w:id="51" w:name="_Toc121131432"/>
      <w:bookmarkStart w:id="52" w:name="_Ref121304532"/>
      <w:r>
        <w:t>Methods</w:t>
      </w:r>
      <w:bookmarkEnd w:id="51"/>
      <w:bookmarkEnd w:id="52"/>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39103AA8"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D43FAE">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0A0B7D7C" w:rsidR="00B00758" w:rsidRDefault="009F12CB" w:rsidP="00ED6D30">
      <w:r>
        <w:t xml:space="preserve">Finally, the </w:t>
      </w:r>
      <w:r w:rsidRPr="00E062E3">
        <w:rPr>
          <w:i/>
          <w:iCs/>
        </w:rPr>
        <w:t>optimizer parameter</w:t>
      </w:r>
      <w:r>
        <w:t xml:space="preserve"> is the bound gap. For each feasible</w:t>
      </w:r>
      <w:r w:rsidR="007117B9">
        <w:t xml:space="preserve"> (but not</w:t>
      </w:r>
      <w:r w:rsidR="009343B7">
        <w:t xml:space="preserve"> necessarily</w:t>
      </w:r>
      <w:r w:rsidR="007117B9">
        <w:t xml:space="preserve">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w:t>
      </w:r>
      <w:r w:rsidR="009343B7">
        <w:t xml:space="preserve">This is based on a relaxed version of the problem. </w:t>
      </w:r>
      <w:r>
        <w:t xml:space="preserve">As the solutions get closer to the optimal, the objective function and its lower bound converge. </w:t>
      </w:r>
      <w:r w:rsidR="00403DCB">
        <w:t xml:space="preserve">For a solution that outputs </w:t>
      </w:r>
      <w:r w:rsidR="00373F1F">
        <w:t>MWK</w:t>
      </w:r>
      <w:r w:rsidR="00403DCB">
        <w:t>1</w:t>
      </w:r>
      <w:r w:rsidR="00373F1F">
        <w:t>.</w:t>
      </w:r>
      <w:r w:rsidR="00403DCB">
        <w:t>500</w:t>
      </w:r>
      <w:r w:rsidR="00373F1F">
        <w:t>Mio.</w:t>
      </w:r>
      <w:r w:rsidR="00403DCB">
        <w:t xml:space="preserve">/week with a bound gap of 3%, the infimum </w:t>
      </w:r>
      <w:r w:rsidR="00031F25">
        <w:t>bound</w:t>
      </w:r>
      <w:r w:rsidR="007117B9">
        <w:t xml:space="preserve"> </w:t>
      </w:r>
      <w:r w:rsidR="00403DCB">
        <w:t xml:space="preserve">solution is </w:t>
      </w:r>
      <w:r w:rsidR="00373F1F">
        <w:t>MWK</w:t>
      </w:r>
      <w:r w:rsidR="00403DCB">
        <w:t>1</w:t>
      </w:r>
      <w:r w:rsidR="00373F1F">
        <w:t>.</w:t>
      </w:r>
      <w:r w:rsidR="00403DCB">
        <w:t>4</w:t>
      </w:r>
      <w:r w:rsidR="00031F25">
        <w:t>85</w:t>
      </w:r>
      <w:r w:rsidR="00373F1F">
        <w:t>Mio.</w:t>
      </w:r>
      <w:r w:rsidR="00403DCB">
        <w:t xml:space="preserve"> /week</w:t>
      </w:r>
      <w:r w:rsidR="008B3755">
        <w:t xml:space="preserve">. </w:t>
      </w:r>
      <w:r w:rsidR="00775545">
        <w:t xml:space="preserve">At this point, the uncertainties </w:t>
      </w:r>
      <w:r w:rsidR="009343B7">
        <w:t xml:space="preserve">in parameters </w:t>
      </w:r>
      <w:r w:rsidR="00775545">
        <w:t xml:space="preserve">are </w:t>
      </w:r>
      <w:r w:rsidR="003F2D46">
        <w:t>assumed</w:t>
      </w:r>
      <w:r w:rsidR="00775545">
        <w:t xml:space="preserve"> greater than this gap.</w:t>
      </w:r>
      <w:r w:rsidR="009343B7">
        <w:rPr>
          <w:rStyle w:val="FootnoteReference"/>
        </w:rPr>
        <w:footnoteReference w:id="1"/>
      </w:r>
    </w:p>
    <w:p w14:paraId="777E62CA" w14:textId="1F9F52B4"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D43FAE">
        <w:t xml:space="preserve">Table </w:t>
      </w:r>
      <w:r w:rsidR="00D43FAE">
        <w:rPr>
          <w:noProof/>
        </w:rPr>
        <w:t>3</w:t>
      </w:r>
      <w:r w:rsidR="005422EC">
        <w:fldChar w:fldCharType="end"/>
      </w:r>
      <w:r w:rsidR="000C026B">
        <w:t xml:space="preserve">, with the values that are used as default and their units. </w:t>
      </w:r>
    </w:p>
    <w:p w14:paraId="130F17A5" w14:textId="7C78EFE1" w:rsidR="00B573AD" w:rsidRDefault="00B573AD" w:rsidP="0050250A">
      <w:pPr>
        <w:pStyle w:val="Caption"/>
      </w:pPr>
      <w:bookmarkStart w:id="53" w:name="_Ref120036410"/>
      <w:r>
        <w:t xml:space="preserve">Table </w:t>
      </w:r>
      <w:r w:rsidR="00526AE6">
        <w:fldChar w:fldCharType="begin"/>
      </w:r>
      <w:r w:rsidR="00526AE6">
        <w:instrText xml:space="preserve"> SEQ Table \* ARABIC </w:instrText>
      </w:r>
      <w:r w:rsidR="00526AE6">
        <w:fldChar w:fldCharType="separate"/>
      </w:r>
      <w:r w:rsidR="00D43FAE">
        <w:rPr>
          <w:noProof/>
        </w:rPr>
        <w:t>3</w:t>
      </w:r>
      <w:r w:rsidR="00526AE6">
        <w:rPr>
          <w:noProof/>
        </w:rPr>
        <w:fldChar w:fldCharType="end"/>
      </w:r>
      <w:bookmarkEnd w:id="53"/>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2"/>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3"/>
            </w:r>
          </w:p>
        </w:tc>
        <w:tc>
          <w:tcPr>
            <w:tcW w:w="1695" w:type="dxa"/>
          </w:tcPr>
          <w:p w14:paraId="59861DB7" w14:textId="519F0BF8" w:rsidR="00B23639" w:rsidRDefault="002877E1" w:rsidP="00ED6D30">
            <w:pPr>
              <w:rPr>
                <w:rStyle w:val="SubtleEmphasis"/>
                <w:i w:val="0"/>
                <w:iCs w:val="0"/>
                <w:color w:val="auto"/>
              </w:rPr>
            </w:pPr>
            <w:r>
              <w:rPr>
                <w:rStyle w:val="SubtleEmphasis"/>
                <w:i w:val="0"/>
                <w:iCs w:val="0"/>
                <w:color w:val="auto"/>
              </w:rPr>
              <w:t>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4"/>
            </w:r>
          </w:p>
        </w:tc>
        <w:tc>
          <w:tcPr>
            <w:tcW w:w="1695" w:type="dxa"/>
          </w:tcPr>
          <w:p w14:paraId="66BF673F" w14:textId="2B5B5B5A"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5"/>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6"/>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4" w:name="_Ref120037425"/>
      <w:bookmarkStart w:id="55" w:name="_Toc121131433"/>
      <w:r>
        <w:t>Pre-processing, s</w:t>
      </w:r>
      <w:r w:rsidR="00B00758">
        <w:t>cenario creation and selection</w:t>
      </w:r>
      <w:bookmarkEnd w:id="54"/>
      <w:bookmarkEnd w:id="55"/>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018F687C"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D43FAE">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lastRenderedPageBreak/>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6044D2DB" w:rsidR="00C339AC" w:rsidRDefault="00C339AC" w:rsidP="00ED6D30">
      <w:r>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B5577A">
        <w:instrText xml:space="preserve"> ADDIN ZOTERO_ITEM CSL_CITATION {"citationID":"C55jvJkH","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B5577A" w:rsidRPr="00B5577A">
        <w:rPr>
          <w:rFonts w:cs="Times"/>
        </w:rPr>
        <w:t>(Coffey &amp; Coad, 2010)</w:t>
      </w:r>
      <w:r w:rsidR="00EA168F">
        <w:fldChar w:fldCharType="end"/>
      </w:r>
      <w:r w:rsidR="0020585F">
        <w:t xml:space="preserve">. </w:t>
      </w:r>
    </w:p>
    <w:p w14:paraId="1C20364D" w14:textId="3FC90D6A"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skips</w:t>
      </w:r>
      <w:r w:rsidR="00D43FAE">
        <w:t xml:space="preserve"> at the same location</w:t>
      </w:r>
      <w:r w:rsidR="00EF79D7">
        <w:t xml:space="preserve"> to the optimization problem</w:t>
      </w:r>
      <w:r w:rsidR="005C5CD1">
        <w:t xml:space="preserve">. </w:t>
      </w:r>
    </w:p>
    <w:p w14:paraId="38E95AA3" w14:textId="64826D2E" w:rsidR="00B00758" w:rsidRDefault="00B00758" w:rsidP="00ED6D30">
      <w:pPr>
        <w:pStyle w:val="Heading3"/>
      </w:pPr>
      <w:bookmarkStart w:id="56" w:name="_Toc121131434"/>
      <w:r>
        <w:t>Problem formulation</w:t>
      </w:r>
      <w:bookmarkEnd w:id="56"/>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7"/>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526AE6"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05452DC5" w:rsidR="00E77374" w:rsidRDefault="00E77374" w:rsidP="0050250A">
            <w:pPr>
              <w:pStyle w:val="Caption"/>
            </w:pPr>
            <w:r>
              <w:t>(</w:t>
            </w:r>
            <w:r w:rsidR="00526AE6">
              <w:fldChar w:fldCharType="begin"/>
            </w:r>
            <w:r w:rsidR="00526AE6">
              <w:instrText xml:space="preserve"> SEQ Equation \* ARABIC </w:instrText>
            </w:r>
            <w:r w:rsidR="00526AE6">
              <w:fldChar w:fldCharType="separate"/>
            </w:r>
            <w:r w:rsidR="00D43FAE">
              <w:rPr>
                <w:noProof/>
              </w:rPr>
              <w:t>2</w:t>
            </w:r>
            <w:r w:rsidR="00526AE6">
              <w:rPr>
                <w:noProof/>
              </w:rPr>
              <w:fldChar w:fldCharType="end"/>
            </w:r>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lastRenderedPageBreak/>
        <w:t>Constraints</w:t>
      </w:r>
    </w:p>
    <w:p w14:paraId="63682192" w14:textId="68947D0C" w:rsidR="00A632CD" w:rsidRPr="003053F2" w:rsidRDefault="0097632A" w:rsidP="00ED6D30">
      <w:r w:rsidRPr="003053F2">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526AE6"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365476BD" w:rsidR="00BB56CB" w:rsidRPr="003053F2" w:rsidRDefault="00BB56CB" w:rsidP="0050250A">
            <w:pPr>
              <w:pStyle w:val="Caption"/>
            </w:pPr>
            <w:r w:rsidRPr="003053F2">
              <w:t>(</w:t>
            </w:r>
            <w:r w:rsidR="00526AE6">
              <w:fldChar w:fldCharType="begin"/>
            </w:r>
            <w:r w:rsidR="00526AE6">
              <w:instrText xml:space="preserve"> SEQ Equation \* ARABIC </w:instrText>
            </w:r>
            <w:r w:rsidR="00526AE6">
              <w:fldChar w:fldCharType="separate"/>
            </w:r>
            <w:r w:rsidR="00D43FAE">
              <w:rPr>
                <w:noProof/>
              </w:rPr>
              <w:t>3</w:t>
            </w:r>
            <w:r w:rsidR="00526AE6">
              <w:rPr>
                <w:noProof/>
              </w:rPr>
              <w:fldChar w:fldCharType="end"/>
            </w:r>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526AE6"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1EAC45ED" w:rsidR="00662430" w:rsidRPr="003053F2" w:rsidRDefault="00662430" w:rsidP="0050250A">
            <w:pPr>
              <w:pStyle w:val="Caption"/>
            </w:pPr>
            <w:r w:rsidRPr="003053F2">
              <w:t>(</w:t>
            </w:r>
            <w:r w:rsidR="00526AE6">
              <w:fldChar w:fldCharType="begin"/>
            </w:r>
            <w:r w:rsidR="00526AE6">
              <w:instrText xml:space="preserve"> SEQ Equation \* ARABIC </w:instrText>
            </w:r>
            <w:r w:rsidR="00526AE6">
              <w:fldChar w:fldCharType="separate"/>
            </w:r>
            <w:r w:rsidR="00D43FAE">
              <w:rPr>
                <w:noProof/>
              </w:rPr>
              <w:t>4</w:t>
            </w:r>
            <w:r w:rsidR="00526AE6">
              <w:rPr>
                <w:noProof/>
              </w:rPr>
              <w:fldChar w:fldCharType="end"/>
            </w:r>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526AE6"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00FE09E8" w:rsidR="00685C6D" w:rsidRPr="003053F2" w:rsidRDefault="00685C6D" w:rsidP="0050250A">
            <w:pPr>
              <w:pStyle w:val="Caption"/>
            </w:pPr>
            <w:r w:rsidRPr="003053F2">
              <w:t>(</w:t>
            </w:r>
            <w:r w:rsidR="00526AE6">
              <w:fldChar w:fldCharType="begin"/>
            </w:r>
            <w:r w:rsidR="00526AE6">
              <w:instrText xml:space="preserve"> SEQ Equation \* ARABIC </w:instrText>
            </w:r>
            <w:r w:rsidR="00526AE6">
              <w:fldChar w:fldCharType="separate"/>
            </w:r>
            <w:r w:rsidR="00D43FAE">
              <w:rPr>
                <w:noProof/>
              </w:rPr>
              <w:t>5</w:t>
            </w:r>
            <w:r w:rsidR="00526AE6">
              <w:rPr>
                <w:noProof/>
              </w:rPr>
              <w:fldChar w:fldCharType="end"/>
            </w:r>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526AE6"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009B0203" w:rsidR="00685C6D" w:rsidRPr="003053F2" w:rsidRDefault="00685C6D" w:rsidP="0050250A">
            <w:pPr>
              <w:pStyle w:val="Caption"/>
            </w:pPr>
            <w:r w:rsidRPr="003053F2">
              <w:t>(</w:t>
            </w:r>
            <w:r w:rsidR="00526AE6">
              <w:fldChar w:fldCharType="begin"/>
            </w:r>
            <w:r w:rsidR="00526AE6">
              <w:instrText xml:space="preserve"> </w:instrText>
            </w:r>
            <w:r w:rsidR="00526AE6">
              <w:instrText xml:space="preserve">SEQ Equation \* ARABIC </w:instrText>
            </w:r>
            <w:r w:rsidR="00526AE6">
              <w:fldChar w:fldCharType="separate"/>
            </w:r>
            <w:r w:rsidR="00D43FAE">
              <w:rPr>
                <w:noProof/>
              </w:rPr>
              <w:t>6</w:t>
            </w:r>
            <w:r w:rsidR="00526AE6">
              <w:rPr>
                <w:noProof/>
              </w:rPr>
              <w:fldChar w:fldCharType="end"/>
            </w:r>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526AE6"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9058DE8" w:rsidR="004C6ED2" w:rsidRPr="003053F2" w:rsidRDefault="004C6ED2" w:rsidP="0050250A">
            <w:pPr>
              <w:pStyle w:val="Caption"/>
            </w:pPr>
            <w:r w:rsidRPr="003053F2">
              <w:t>(</w:t>
            </w:r>
            <w:r w:rsidR="00526AE6">
              <w:fldChar w:fldCharType="begin"/>
            </w:r>
            <w:r w:rsidR="00526AE6">
              <w:instrText xml:space="preserve"> SEQ Equation \* ARABIC </w:instrText>
            </w:r>
            <w:r w:rsidR="00526AE6">
              <w:fldChar w:fldCharType="separate"/>
            </w:r>
            <w:r w:rsidR="00D43FAE">
              <w:rPr>
                <w:noProof/>
              </w:rPr>
              <w:t>7</w:t>
            </w:r>
            <w:r w:rsidR="00526AE6">
              <w:rPr>
                <w:noProof/>
              </w:rPr>
              <w:fldChar w:fldCharType="end"/>
            </w:r>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7" w:name="_Toc121131435"/>
      <w:r>
        <w:t>Problem</w:t>
      </w:r>
      <w:r w:rsidR="00B00758">
        <w:t xml:space="preserve"> solving</w:t>
      </w:r>
      <w:bookmarkEnd w:id="57"/>
    </w:p>
    <w:p w14:paraId="2FE35975" w14:textId="69F9407C" w:rsidR="00C02655" w:rsidRDefault="00AC4D7D" w:rsidP="00C02655">
      <w:r>
        <w:t xml:space="preserve">The problem is implemented in MATLAB and solved with the commercial solver Gurobi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and Gurobi’s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8" w:name="_Toc121131436"/>
      <w:r>
        <w:lastRenderedPageBreak/>
        <w:t>Results</w:t>
      </w:r>
      <w:bookmarkEnd w:id="58"/>
    </w:p>
    <w:p w14:paraId="3F2CEE2C" w14:textId="66EE27A9" w:rsidR="00834F0A"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D43FAE">
        <w:t xml:space="preserve">Table </w:t>
      </w:r>
      <w:r w:rsidR="00D43FAE">
        <w:rPr>
          <w:noProof/>
        </w:rPr>
        <w:t>3</w:t>
      </w:r>
      <w:r w:rsidR="00100C7F">
        <w:fldChar w:fldCharType="end"/>
      </w:r>
      <w:r w:rsidR="00100C7F">
        <w:t xml:space="preserve">, the model is infeasible. </w:t>
      </w:r>
      <w:r w:rsidR="001F1B49">
        <w:t>With 2 trucks and without adding any skips</w:t>
      </w:r>
      <w:r w:rsidR="001F1B49" w:rsidRPr="00423224">
        <w:rPr>
          <w:i/>
          <w:iCs/>
        </w:rPr>
        <w:t xml:space="preserve">, </w:t>
      </w:r>
      <w:r w:rsidR="00AC4F66" w:rsidRPr="00423224">
        <w:rPr>
          <w:i/>
          <w:iCs/>
        </w:rPr>
        <w:t>there is no combination of schedules that satisfy the constraints</w:t>
      </w:r>
      <w:r w:rsidR="00AC4F66">
        <w:t xml:space="preserve">. </w:t>
      </w:r>
      <w:r w:rsidR="00853B50">
        <w:t xml:space="preserve">In fact, any </w:t>
      </w:r>
      <w:r w:rsidR="00F3550A">
        <w:t>number of additional skips is infeasible with 2 vehicles</w:t>
      </w:r>
      <w:r w:rsidR="00B727A2">
        <w:t xml:space="preserve">, including with the option to add 2 skips at each location. </w:t>
      </w:r>
      <w:r w:rsidR="00960648">
        <w:t xml:space="preserve">This is due to the daily time constraint. </w:t>
      </w:r>
    </w:p>
    <w:p w14:paraId="2E79C1A0" w14:textId="4B9BED3F" w:rsidR="00423224" w:rsidRDefault="00834F0A" w:rsidP="00795E93">
      <w:r>
        <w:t>Additionally, setting the maximum number of vehicles to 3</w:t>
      </w:r>
      <w:r w:rsidR="00B727A2">
        <w:t xml:space="preserve"> with no additional skip is also impossible. </w:t>
      </w:r>
      <w:r>
        <w:t xml:space="preserve">This is simply because skips for which filling rates </w:t>
      </w:r>
      <w:r w:rsidR="00960648">
        <w:t xml:space="preserve">are </w:t>
      </w:r>
      <w:r>
        <w:t>higher than 2/3 skip/day require an extra skip in order to not overflow over the Saturday-Monday gap.</w:t>
      </w:r>
      <w:r w:rsidR="00E94CB3">
        <w:t xml:space="preserve"> Therefore, </w:t>
      </w:r>
      <w:r w:rsidR="00E94CB3" w:rsidRPr="001D217E">
        <w:rPr>
          <w:i/>
          <w:iCs/>
        </w:rPr>
        <w:t xml:space="preserve">there needs to be at least 3 additional skips to account for the three that fill at a rate of 1 skip/day. </w:t>
      </w:r>
      <w:r w:rsidR="008D2A1F">
        <w:t xml:space="preserve">This accounts for the first intervention indicated by the model. </w:t>
      </w:r>
      <w:r w:rsidR="00697DCB">
        <w:t>In this case, however, the model finds that at least 4 trucks are require</w:t>
      </w:r>
      <w:r w:rsidR="00E06EE2">
        <w:t>d, because of the time per period constraint.</w:t>
      </w:r>
      <w:r w:rsidR="0090688C">
        <w:t xml:space="preserve"> </w:t>
      </w:r>
      <w:r w:rsidR="00423224">
        <w:t xml:space="preserve">When </w:t>
      </w:r>
      <w:r w:rsidR="00DC3FD3">
        <w:t>5</w:t>
      </w:r>
      <w:r w:rsidR="00423224">
        <w:t xml:space="preserve"> additional skips are allowed</w:t>
      </w:r>
      <w:r w:rsidR="00DC3FD3">
        <w:t xml:space="preserve"> (or 4 when two can be added to a single skip location)</w:t>
      </w:r>
      <w:r w:rsidR="00423224">
        <w:t xml:space="preserve">, only 3 trucks are needed. </w:t>
      </w:r>
      <w:r w:rsidR="005866E8">
        <w:rPr>
          <w:i/>
          <w:iCs/>
        </w:rPr>
        <w:t>A</w:t>
      </w:r>
      <w:r w:rsidR="005866E8">
        <w:rPr>
          <w:i/>
          <w:iCs/>
        </w:rPr>
        <w:t>lternatively there could be</w:t>
      </w:r>
      <w:r w:rsidR="005866E8" w:rsidRPr="0020109B">
        <w:rPr>
          <w:i/>
          <w:iCs/>
        </w:rPr>
        <w:t xml:space="preserve"> exceptional collections on Sunday just for skips that absolutely need it</w:t>
      </w:r>
      <w:r w:rsidR="00423224">
        <w:t>, which would provide additional time and allow more flexibility in the selection of scenarios for the quickly filling skips.</w:t>
      </w:r>
      <w:r w:rsidR="005866E8">
        <w:t xml:space="preserve"> This may result in higher labour costs, and depends on local organization</w:t>
      </w:r>
      <w:r w:rsidR="00E1372A">
        <w:t xml:space="preserve"> and labour laws</w:t>
      </w:r>
      <w:r w:rsidR="005866E8">
        <w:t xml:space="preserve">. </w:t>
      </w:r>
      <w:r w:rsidR="0090688C">
        <w:t>In the current state of the system,</w:t>
      </w:r>
      <w:r w:rsidR="001D217E">
        <w:t xml:space="preserve"> 4 trucks is not considered beneficial</w:t>
      </w:r>
      <w:r w:rsidR="0090688C">
        <w:t xml:space="preserve">. </w:t>
      </w:r>
      <w:r w:rsidR="001D217E">
        <w:t>The</w:t>
      </w:r>
      <w:r w:rsidR="0090688C">
        <w:t xml:space="preserve"> cost of a new truck</w:t>
      </w:r>
      <w:r w:rsidR="001D217E">
        <w:t xml:space="preserve"> is estimated</w:t>
      </w:r>
      <w:r w:rsidR="0090688C">
        <w:t xml:space="preserve"> at </w:t>
      </w:r>
      <w:r w:rsidR="00F21B45">
        <w:t>MWK</w:t>
      </w:r>
      <w:r w:rsidR="0090688C">
        <w:t xml:space="preserve">20 Mio. </w:t>
      </w:r>
      <w:r w:rsidR="00B42A4F">
        <w:t xml:space="preserve">with a yearly maintenance cost of 8% = </w:t>
      </w:r>
      <w:r w:rsidR="00F21B45">
        <w:t>MWK</w:t>
      </w:r>
      <w:r w:rsidR="00B42A4F">
        <w:t xml:space="preserve">1.6 Mio. (based on </w:t>
      </w:r>
      <w:r w:rsidR="00B42A4F">
        <w:fldChar w:fldCharType="begin"/>
      </w:r>
      <w:r w:rsidR="00B42A4F">
        <w:instrText xml:space="preserve"> ADDIN ZOTERO_ITEM CSL_CITATION {"citationID":"UkyElYuf","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B42A4F">
        <w:fldChar w:fldCharType="separate"/>
      </w:r>
      <w:r w:rsidR="00B42A4F" w:rsidRPr="00B42A4F">
        <w:rPr>
          <w:rFonts w:cs="Times"/>
        </w:rPr>
        <w:t>(Coffey &amp; Coad, 2010)</w:t>
      </w:r>
      <w:r w:rsidR="00B42A4F">
        <w:fldChar w:fldCharType="end"/>
      </w:r>
      <w:r w:rsidR="001D217E">
        <w:t xml:space="preserve">), and the cost of a new skip is estimated at </w:t>
      </w:r>
      <w:r w:rsidR="00F21B45">
        <w:t>MWK</w:t>
      </w:r>
      <w:r w:rsidR="001D217E">
        <w:t>3 Mio. No savings in operational costs is found for the same number of skips and a higher number of trucks, and the case with 4 trucks and 3 additional skips is considerably more expensive than</w:t>
      </w:r>
      <w:r w:rsidR="000F0997">
        <w:t xml:space="preserve"> all</w:t>
      </w:r>
      <w:r w:rsidR="001D217E">
        <w:t xml:space="preserve"> the feasible cases with 3 trucks.</w:t>
      </w:r>
      <w:r w:rsidR="00423224">
        <w:t xml:space="preserve"> </w:t>
      </w:r>
      <w:r w:rsidR="00423224" w:rsidRPr="00423224">
        <w:rPr>
          <w:i/>
          <w:iCs/>
        </w:rPr>
        <w:t>The number of trucks does not decrease operational efficiency, but determine</w:t>
      </w:r>
      <w:r w:rsidR="00E1372A">
        <w:rPr>
          <w:i/>
          <w:iCs/>
        </w:rPr>
        <w:t>s</w:t>
      </w:r>
      <w:r w:rsidR="00423224" w:rsidRPr="00423224">
        <w:rPr>
          <w:i/>
          <w:iCs/>
        </w:rPr>
        <w:t xml:space="preserve"> the feasibility based on the time constraints.</w:t>
      </w:r>
    </w:p>
    <w:p w14:paraId="2E160345" w14:textId="5E7BE89D" w:rsidR="00834F0A" w:rsidRDefault="00621C71" w:rsidP="00795E93">
      <w:r>
        <w:t xml:space="preserve">The maximum number of added skips to the system to be analysed is 15, considered to be well above the current budget of the service. Because of the operation described in </w:t>
      </w:r>
      <w:r>
        <w:fldChar w:fldCharType="begin"/>
      </w:r>
      <w:r>
        <w:instrText xml:space="preserve"> REF _Ref120106706 \h </w:instrText>
      </w:r>
      <w:r>
        <w:fldChar w:fldCharType="separate"/>
      </w:r>
      <w:r>
        <w:t xml:space="preserve">Figure </w:t>
      </w:r>
      <w:r>
        <w:rPr>
          <w:noProof/>
        </w:rPr>
        <w:t>17</w:t>
      </w:r>
      <w:r>
        <w:fldChar w:fldCharType="end"/>
      </w:r>
      <w:r>
        <w:t>,</w:t>
      </w:r>
      <w:r w:rsidR="00A05CA2">
        <w:t xml:space="preserve"> each vehicle starts the period with an empty skip. Therefore, </w:t>
      </w:r>
      <w:r w:rsidR="00423224">
        <w:t xml:space="preserve">in the following analysis, </w:t>
      </w:r>
      <w:r w:rsidR="00A05CA2">
        <w:t>a maximum of 12 skips can be adde</w:t>
      </w:r>
      <w:r w:rsidR="00423224">
        <w:t>d at existing skip locations</w:t>
      </w:r>
      <w:r w:rsidR="00A05CA2">
        <w:t xml:space="preserve">. </w:t>
      </w:r>
    </w:p>
    <w:p w14:paraId="067A5040" w14:textId="13D43BCB" w:rsidR="00BB0154" w:rsidRDefault="00E1372A" w:rsidP="00795E93">
      <w:r>
        <w:t>As previously mentioned, w</w:t>
      </w:r>
      <w:r w:rsidR="00B727A2">
        <w:t xml:space="preserve">hen only 1 skip is allowed to be added to each location and assuming 3 trucks are operating, it takes </w:t>
      </w:r>
      <w:r w:rsidR="00E94CB3">
        <w:t xml:space="preserve">5 </w:t>
      </w:r>
      <w:r w:rsidR="002816A0">
        <w:t xml:space="preserve">total </w:t>
      </w:r>
      <w:r w:rsidR="00E94CB3">
        <w:t xml:space="preserve">additional skips for the problem to be feasible. When 2 additional skips are allowed at each location, it takes 4 additional skips. </w:t>
      </w:r>
      <w:r w:rsidR="007C6D80">
        <w:t xml:space="preserve">The </w:t>
      </w:r>
      <w:r w:rsidR="00BD63F2">
        <w:t>reason for this difference</w:t>
      </w:r>
      <w:r w:rsidR="007C6D80">
        <w:t xml:space="preserve"> is the </w:t>
      </w:r>
      <w:r w:rsidR="00A23805">
        <w:t xml:space="preserve">period </w:t>
      </w:r>
      <w:r w:rsidR="007C6D80">
        <w:t>time limit</w:t>
      </w:r>
      <w:r w:rsidR="00084680">
        <w:t>, as an additional truck is essentially extending the possible operating time of the service</w:t>
      </w:r>
      <w:r w:rsidR="00A23805">
        <w:t xml:space="preserve">. </w:t>
      </w:r>
      <w:r w:rsidR="002816A0">
        <w:fldChar w:fldCharType="begin"/>
      </w:r>
      <w:r w:rsidR="002816A0">
        <w:instrText xml:space="preserve"> REF _Ref121114951 \h </w:instrText>
      </w:r>
      <w:r w:rsidR="002816A0">
        <w:fldChar w:fldCharType="separate"/>
      </w:r>
      <w:r w:rsidR="00D43FAE">
        <w:t xml:space="preserve">Figure </w:t>
      </w:r>
      <w:r w:rsidR="00D43FAE">
        <w:rPr>
          <w:noProof/>
        </w:rPr>
        <w:t>18</w:t>
      </w:r>
      <w:r w:rsidR="002816A0">
        <w:fldChar w:fldCharType="end"/>
      </w:r>
      <w:r w:rsidR="002816A0">
        <w:t xml:space="preserve"> shows the </w:t>
      </w:r>
      <w:r w:rsidR="00836AAF">
        <w:t>total costs dependent on the maximum total additional skips for both 1 and 2 maximum additional skip at each location.</w:t>
      </w:r>
      <w:r w:rsidR="003C3B78">
        <w:t xml:space="preserve"> The difference in costs is negligible when few skips are added, but increases to </w:t>
      </w:r>
      <w:r w:rsidR="005324AB">
        <w:t>MWK</w:t>
      </w:r>
      <w:r w:rsidR="00E77FF6">
        <w:t>21000 per week</w:t>
      </w:r>
      <w:r w:rsidR="00423224">
        <w:t xml:space="preserve"> (</w:t>
      </w:r>
      <w:r w:rsidR="00FB475A">
        <w:t>1.6% of total costs)</w:t>
      </w:r>
      <w:r w:rsidR="003C3B78">
        <w:t xml:space="preserve"> as more</w:t>
      </w:r>
      <w:r w:rsidR="0090688C">
        <w:t xml:space="preserve"> additional</w:t>
      </w:r>
      <w:r w:rsidR="003C3B78">
        <w:t xml:space="preserve"> skips are made available. </w:t>
      </w:r>
      <w:r w:rsidR="00BB0154">
        <w:t xml:space="preserve">When a maximum of 1 skip can be added to each location, adding more than 10 skips does not result in additional operational cost savings. </w:t>
      </w:r>
      <w:r w:rsidR="00DC3FD3">
        <w:t xml:space="preserve">The first additional skip saves </w:t>
      </w:r>
      <w:r w:rsidR="005324AB">
        <w:t>MWK</w:t>
      </w:r>
      <w:r w:rsidR="00DC3FD3">
        <w:t xml:space="preserve">13600 per </w:t>
      </w:r>
      <w:r w:rsidR="00DC3FD3">
        <w:lastRenderedPageBreak/>
        <w:t xml:space="preserve">week (1% of costs). </w:t>
      </w:r>
      <w:r>
        <w:t>This additional skip, assuming a cost of</w:t>
      </w:r>
      <w:r w:rsidR="005324AB" w:rsidRPr="005324AB">
        <w:t xml:space="preserve"> </w:t>
      </w:r>
      <w:r w:rsidR="005324AB">
        <w:t>MW</w:t>
      </w:r>
      <w:r w:rsidR="005324AB">
        <w:t>K</w:t>
      </w:r>
      <w:r>
        <w:t xml:space="preserve">3 Mio., would be of net value after 221 weeks, or 4 years and 3 months.  </w:t>
      </w:r>
    </w:p>
    <w:p w14:paraId="60AA04C3" w14:textId="3B64150C" w:rsidR="00697DCB" w:rsidRDefault="002816A0" w:rsidP="00795E93">
      <w:r>
        <w:t xml:space="preserve">Adding skips </w:t>
      </w:r>
      <w:r w:rsidR="00BB0154">
        <w:t>can decrease</w:t>
      </w:r>
      <w:r>
        <w:t xml:space="preserve"> </w:t>
      </w:r>
      <w:r w:rsidR="00AA47E6">
        <w:t>the total weekly costs</w:t>
      </w:r>
      <w:r w:rsidR="006E3A9C">
        <w:t xml:space="preserve"> through two mechanisms. First, splitting the filling rate in </w:t>
      </w:r>
      <w:r w:rsidR="00BB0154">
        <w:t>2</w:t>
      </w:r>
      <w:r w:rsidR="006E3A9C">
        <w:t xml:space="preserve"> halves</w:t>
      </w:r>
      <w:r w:rsidR="00BB0154">
        <w:t xml:space="preserve"> (with 1 additional skip)</w:t>
      </w:r>
      <w:r w:rsidR="006E3A9C">
        <w:t xml:space="preserve"> or </w:t>
      </w:r>
      <w:r w:rsidR="00BB0154">
        <w:t>3</w:t>
      </w:r>
      <w:r w:rsidR="006E3A9C">
        <w:t xml:space="preserve"> third</w:t>
      </w:r>
      <w:r w:rsidR="00623A57">
        <w:t>s</w:t>
      </w:r>
      <w:r w:rsidR="006E3A9C">
        <w:t xml:space="preserve"> </w:t>
      </w:r>
      <w:r w:rsidR="00BB0154">
        <w:t xml:space="preserve">(with 2 additional skips) </w:t>
      </w:r>
      <w:r w:rsidR="006E3A9C">
        <w:t xml:space="preserve">may result in assigning a more efficient schedule, with less total servicing over the week. For example, a skip filling at 0.5 skip/day will need minimum </w:t>
      </w:r>
      <w:r w:rsidR="00084680">
        <w:t>5</w:t>
      </w:r>
      <w:r w:rsidR="006E3A9C">
        <w:t xml:space="preserve"> collections per week, according to the feasible scenarios. Two skips filling at 0.25 skip/day only need 2 collections per week each, resulting in 4 every week.</w:t>
      </w:r>
      <w:r w:rsidR="00A12EA0">
        <w:t xml:space="preserve"> </w:t>
      </w:r>
      <w:r w:rsidR="006E3A9C">
        <w:t xml:space="preserve">The second reason for cost saving is the </w:t>
      </w:r>
      <w:r w:rsidR="0031234F">
        <w:t>increase in flexibility, which allows for less operating periods in a week.</w:t>
      </w:r>
      <w:r w:rsidR="00623A57">
        <w:t xml:space="preserve"> In the model, there is an incentive to minimize the number of periods because of the fuel costs of travelling between the dump and the depot at the end of </w:t>
      </w:r>
      <w:r w:rsidR="0034548D">
        <w:t>each</w:t>
      </w:r>
      <w:r w:rsidR="00623A57">
        <w:t xml:space="preserve"> period.</w:t>
      </w:r>
      <w:r w:rsidR="00BB0154">
        <w:t xml:space="preserve"> The two effects </w:t>
      </w:r>
      <w:r w:rsidR="0034548D">
        <w:t>can be seen</w:t>
      </w:r>
      <w:r w:rsidR="00BB0154">
        <w:t xml:space="preserve"> in </w:t>
      </w:r>
      <w:r w:rsidR="00BB0154">
        <w:fldChar w:fldCharType="begin"/>
      </w:r>
      <w:r w:rsidR="00BB0154">
        <w:instrText xml:space="preserve"> REF _Ref121122870 \h </w:instrText>
      </w:r>
      <w:r w:rsidR="00BB0154">
        <w:fldChar w:fldCharType="separate"/>
      </w:r>
      <w:r w:rsidR="00D43FAE">
        <w:t xml:space="preserve">Figure </w:t>
      </w:r>
      <w:r w:rsidR="00D43FAE">
        <w:rPr>
          <w:noProof/>
        </w:rPr>
        <w:t>19</w:t>
      </w:r>
      <w:r w:rsidR="00BB0154">
        <w:fldChar w:fldCharType="end"/>
      </w:r>
      <w:r w:rsidR="00BB0154">
        <w:t xml:space="preserve">. </w:t>
      </w:r>
      <w:r w:rsidR="00623A57">
        <w:t xml:space="preserve"> </w:t>
      </w:r>
      <w:r w:rsidR="0034548D">
        <w:t xml:space="preserve">The average costs per period decrease until the schedule can be reshuffled and there is one less period. </w:t>
      </w:r>
      <w:r w:rsidR="00960648">
        <w:t>Therefore, additional skips are not always added where the filling rates are the highest, but where it is most strategic in order to eliminate overflowing, minimize spending by maximizing skip utilization, and decreasing the number of periods in which the service operates.</w:t>
      </w:r>
    </w:p>
    <w:p w14:paraId="7B3524E4" w14:textId="052B727B" w:rsidR="00795E93" w:rsidRDefault="00A21430" w:rsidP="00795E93">
      <w:r>
        <w:t>With 3 vehicles</w:t>
      </w:r>
      <w:r w:rsidR="00084680">
        <w:t xml:space="preserve">, </w:t>
      </w:r>
      <w:r>
        <w:t xml:space="preserve">the option to add one skip to each location, the least capital extensive </w:t>
      </w:r>
      <w:r w:rsidR="00C85AA3">
        <w:t xml:space="preserve">option is </w:t>
      </w:r>
      <w:r w:rsidR="00AD7437">
        <w:t>5</w:t>
      </w:r>
      <w:r w:rsidR="00C85AA3">
        <w:t xml:space="preserve"> total additional skips</w:t>
      </w:r>
      <w:r w:rsidR="00F04880">
        <w:t xml:space="preserve">. The </w:t>
      </w:r>
      <w:r>
        <w:t xml:space="preserve">resulting schedule and expenses </w:t>
      </w:r>
      <w:r w:rsidR="00F04880">
        <w:t xml:space="preserve">are shown in </w:t>
      </w:r>
      <w:r w:rsidR="001F144A">
        <w:fldChar w:fldCharType="begin"/>
      </w:r>
      <w:r w:rsidR="001F144A">
        <w:instrText xml:space="preserve"> REF _Ref120308857 \h </w:instrText>
      </w:r>
      <w:r w:rsidR="001F144A">
        <w:fldChar w:fldCharType="separate"/>
      </w:r>
      <w:r w:rsidR="00D43FAE">
        <w:t xml:space="preserve">Figure </w:t>
      </w:r>
      <w:r w:rsidR="00D43FAE">
        <w:rPr>
          <w:noProof/>
        </w:rPr>
        <w:t>20</w:t>
      </w:r>
      <w:r w:rsidR="001F144A">
        <w:fldChar w:fldCharType="end"/>
      </w:r>
      <w:r w:rsidR="001F144A">
        <w:t>-</w:t>
      </w:r>
      <w:r w:rsidR="001F144A">
        <w:fldChar w:fldCharType="begin"/>
      </w:r>
      <w:r w:rsidR="001F144A">
        <w:instrText xml:space="preserve"> REF _Ref120308861 \h </w:instrText>
      </w:r>
      <w:r w:rsidR="001F144A">
        <w:fldChar w:fldCharType="separate"/>
      </w:r>
      <w:r w:rsidR="00D43FAE">
        <w:t xml:space="preserve">Figure </w:t>
      </w:r>
      <w:r w:rsidR="00D43FAE">
        <w:rPr>
          <w:noProof/>
        </w:rPr>
        <w:t>22</w:t>
      </w:r>
      <w:r w:rsidR="001F144A">
        <w:fldChar w:fldCharType="end"/>
      </w:r>
      <w:r w:rsidR="001F144A">
        <w:t>. The total costs for a week is MWK1.39</w:t>
      </w:r>
      <w:r>
        <w:t>1</w:t>
      </w:r>
      <w:r w:rsidR="004F1699">
        <w:t>mio</w:t>
      </w:r>
      <w:r w:rsidR="001F144A">
        <w:t xml:space="preserve">. </w:t>
      </w:r>
    </w:p>
    <w:p w14:paraId="231F2C50" w14:textId="77777777" w:rsidR="00960648" w:rsidRDefault="00960648" w:rsidP="00960648">
      <w:pPr>
        <w:keepNext/>
        <w:jc w:val="center"/>
      </w:pPr>
      <w:r>
        <w:rPr>
          <w:noProof/>
        </w:rPr>
        <w:drawing>
          <wp:inline distT="0" distB="0" distL="0" distR="0" wp14:anchorId="5B1F1C7C" wp14:editId="6BF6C226">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F3C423" w14:textId="0F703472" w:rsidR="00960648" w:rsidRDefault="00960648" w:rsidP="00960648">
      <w:pPr>
        <w:pStyle w:val="Caption"/>
      </w:pPr>
      <w:bookmarkStart w:id="59" w:name="_Ref121114951"/>
      <w:bookmarkStart w:id="60" w:name="_Ref121114946"/>
      <w:r>
        <w:t xml:space="preserve">Figure </w:t>
      </w:r>
      <w:r w:rsidR="00526AE6">
        <w:fldChar w:fldCharType="begin"/>
      </w:r>
      <w:r w:rsidR="00526AE6">
        <w:instrText xml:space="preserve"> SEQ Figure \* ARABIC </w:instrText>
      </w:r>
      <w:r w:rsidR="00526AE6">
        <w:fldChar w:fldCharType="separate"/>
      </w:r>
      <w:r w:rsidR="00D43FAE">
        <w:rPr>
          <w:noProof/>
        </w:rPr>
        <w:t>18</w:t>
      </w:r>
      <w:r w:rsidR="00526AE6">
        <w:rPr>
          <w:noProof/>
        </w:rPr>
        <w:fldChar w:fldCharType="end"/>
      </w:r>
      <w:bookmarkEnd w:id="59"/>
      <w:r>
        <w:t xml:space="preserve"> Costs for additional skips with a maximum of 1 and 2 additional skips at each existing skip location</w:t>
      </w:r>
      <w:bookmarkEnd w:id="60"/>
    </w:p>
    <w:p w14:paraId="0BB87312" w14:textId="77777777" w:rsidR="00960648" w:rsidRDefault="00960648" w:rsidP="00960648"/>
    <w:p w14:paraId="3E2332DC" w14:textId="77777777" w:rsidR="00960648" w:rsidRDefault="00960648" w:rsidP="00960648">
      <w:pPr>
        <w:keepNext/>
        <w:jc w:val="center"/>
      </w:pPr>
      <w:r>
        <w:rPr>
          <w:noProof/>
        </w:rPr>
        <w:lastRenderedPageBreak/>
        <w:drawing>
          <wp:inline distT="0" distB="0" distL="0" distR="0" wp14:anchorId="09AA49C0" wp14:editId="64425CD1">
            <wp:extent cx="4556760" cy="2590800"/>
            <wp:effectExtent l="0" t="0" r="15240" b="0"/>
            <wp:docPr id="13" name="Chart 13">
              <a:extLst xmlns:a="http://schemas.openxmlformats.org/drawingml/2006/main">
                <a:ext uri="{FF2B5EF4-FFF2-40B4-BE49-F238E27FC236}">
                  <a16:creationId xmlns:a16="http://schemas.microsoft.com/office/drawing/2014/main" id="{1DC6A098-E2EB-4AD4-9FD7-BEB71F39B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62FA09" w14:textId="27F9D97E" w:rsidR="00960648" w:rsidRPr="002816A0" w:rsidRDefault="00960648" w:rsidP="00960648">
      <w:pPr>
        <w:pStyle w:val="Caption"/>
      </w:pPr>
      <w:bookmarkStart w:id="61" w:name="_Ref121122870"/>
      <w:r>
        <w:t xml:space="preserve">Figure </w:t>
      </w:r>
      <w:r w:rsidR="00526AE6">
        <w:fldChar w:fldCharType="begin"/>
      </w:r>
      <w:r w:rsidR="00526AE6">
        <w:instrText xml:space="preserve"> SEQ Figure \* ARABIC </w:instrText>
      </w:r>
      <w:r w:rsidR="00526AE6">
        <w:fldChar w:fldCharType="separate"/>
      </w:r>
      <w:r w:rsidR="00D43FAE">
        <w:rPr>
          <w:noProof/>
        </w:rPr>
        <w:t>19</w:t>
      </w:r>
      <w:r w:rsidR="00526AE6">
        <w:rPr>
          <w:noProof/>
        </w:rPr>
        <w:fldChar w:fldCharType="end"/>
      </w:r>
      <w:bookmarkEnd w:id="61"/>
      <w:r>
        <w:t xml:space="preserve"> Weekly average cost per period dependent on the total number of added skips</w:t>
      </w:r>
    </w:p>
    <w:p w14:paraId="2BA990A7" w14:textId="77777777" w:rsidR="00960648" w:rsidRDefault="00960648" w:rsidP="00795E93"/>
    <w:p w14:paraId="5155DC3E" w14:textId="3B562044" w:rsidR="00472327" w:rsidRDefault="00C234CD" w:rsidP="00472327">
      <w:pPr>
        <w:keepNext/>
        <w:jc w:val="center"/>
      </w:pPr>
      <w:r>
        <w:rPr>
          <w:noProof/>
        </w:rPr>
        <w:drawing>
          <wp:inline distT="0" distB="0" distL="0" distR="0" wp14:anchorId="1577275F" wp14:editId="536E84C1">
            <wp:extent cx="4899660" cy="36747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99660" cy="3674745"/>
                    </a:xfrm>
                    <a:prstGeom prst="rect">
                      <a:avLst/>
                    </a:prstGeom>
                    <a:noFill/>
                    <a:ln>
                      <a:noFill/>
                    </a:ln>
                  </pic:spPr>
                </pic:pic>
              </a:graphicData>
            </a:graphic>
          </wp:inline>
        </w:drawing>
      </w:r>
    </w:p>
    <w:p w14:paraId="6DD2FDEC" w14:textId="7B002751" w:rsidR="00F04880" w:rsidRDefault="00472327" w:rsidP="0050250A">
      <w:pPr>
        <w:pStyle w:val="Caption"/>
      </w:pPr>
      <w:bookmarkStart w:id="62" w:name="_Ref120308857"/>
      <w:r>
        <w:t xml:space="preserve">Figure </w:t>
      </w:r>
      <w:r w:rsidR="00526AE6">
        <w:fldChar w:fldCharType="begin"/>
      </w:r>
      <w:r w:rsidR="00526AE6">
        <w:instrText xml:space="preserve"> SEQ Figure \* ARABIC </w:instrText>
      </w:r>
      <w:r w:rsidR="00526AE6">
        <w:fldChar w:fldCharType="separate"/>
      </w:r>
      <w:r w:rsidR="00D43FAE">
        <w:rPr>
          <w:noProof/>
        </w:rPr>
        <w:t>20</w:t>
      </w:r>
      <w:r w:rsidR="00526AE6">
        <w:rPr>
          <w:noProof/>
        </w:rPr>
        <w:fldChar w:fldCharType="end"/>
      </w:r>
      <w:bookmarkEnd w:id="62"/>
      <w:r>
        <w:t xml:space="preserve"> Schedule for the existing and added skips. The </w:t>
      </w:r>
      <w:r w:rsidR="0090056A">
        <w:t>skips</w:t>
      </w:r>
      <w:r>
        <w:t xml:space="preserve">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5D5AB733" w:rsidR="001F144A" w:rsidRDefault="0090056A" w:rsidP="001F144A">
      <w:pPr>
        <w:keepNext/>
        <w:jc w:val="center"/>
      </w:pPr>
      <w:r>
        <w:rPr>
          <w:noProof/>
        </w:rPr>
        <w:lastRenderedPageBreak/>
        <w:drawing>
          <wp:inline distT="0" distB="0" distL="0" distR="0" wp14:anchorId="677469DE" wp14:editId="6580352A">
            <wp:extent cx="5120640" cy="38404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15A807FE" w14:textId="25CAD930" w:rsidR="00F04880" w:rsidRDefault="001F144A" w:rsidP="0050250A">
      <w:pPr>
        <w:pStyle w:val="Caption"/>
      </w:pPr>
      <w:r>
        <w:t xml:space="preserve">Figure </w:t>
      </w:r>
      <w:r w:rsidR="00526AE6">
        <w:fldChar w:fldCharType="begin"/>
      </w:r>
      <w:r w:rsidR="00526AE6">
        <w:instrText xml:space="preserve"> SEQ Figure \* ARABIC </w:instrText>
      </w:r>
      <w:r w:rsidR="00526AE6">
        <w:fldChar w:fldCharType="separate"/>
      </w:r>
      <w:r w:rsidR="00D43FAE">
        <w:rPr>
          <w:noProof/>
        </w:rPr>
        <w:t>21</w:t>
      </w:r>
      <w:r w:rsidR="00526AE6">
        <w:rPr>
          <w:noProof/>
        </w:rPr>
        <w:fldChar w:fldCharType="end"/>
      </w:r>
      <w:r>
        <w:t xml:space="preserve"> Number of skips serviced and number of vehicles operated on each day.</w:t>
      </w:r>
    </w:p>
    <w:p w14:paraId="232274E4" w14:textId="6A77FE39" w:rsidR="001F144A" w:rsidRDefault="0090056A" w:rsidP="001F144A">
      <w:pPr>
        <w:keepNext/>
        <w:jc w:val="center"/>
      </w:pPr>
      <w:r>
        <w:rPr>
          <w:noProof/>
        </w:rPr>
        <w:drawing>
          <wp:inline distT="0" distB="0" distL="0" distR="0" wp14:anchorId="3AAD19A2" wp14:editId="70DD83B4">
            <wp:extent cx="5097780" cy="38233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97780" cy="3823335"/>
                    </a:xfrm>
                    <a:prstGeom prst="rect">
                      <a:avLst/>
                    </a:prstGeom>
                    <a:noFill/>
                    <a:ln>
                      <a:noFill/>
                    </a:ln>
                  </pic:spPr>
                </pic:pic>
              </a:graphicData>
            </a:graphic>
          </wp:inline>
        </w:drawing>
      </w:r>
    </w:p>
    <w:p w14:paraId="08265D41" w14:textId="1B12575E" w:rsidR="00F04880" w:rsidRDefault="001F144A" w:rsidP="0050250A">
      <w:pPr>
        <w:pStyle w:val="Caption"/>
      </w:pPr>
      <w:bookmarkStart w:id="63" w:name="_Ref120308861"/>
      <w:r>
        <w:t xml:space="preserve">Figure </w:t>
      </w:r>
      <w:r w:rsidR="00526AE6">
        <w:fldChar w:fldCharType="begin"/>
      </w:r>
      <w:r w:rsidR="00526AE6">
        <w:instrText xml:space="preserve"> SEQ Figure \* A</w:instrText>
      </w:r>
      <w:r w:rsidR="00526AE6">
        <w:instrText xml:space="preserve">RABIC </w:instrText>
      </w:r>
      <w:r w:rsidR="00526AE6">
        <w:fldChar w:fldCharType="separate"/>
      </w:r>
      <w:r w:rsidR="00D43FAE">
        <w:rPr>
          <w:noProof/>
        </w:rPr>
        <w:t>22</w:t>
      </w:r>
      <w:r w:rsidR="00526AE6">
        <w:rPr>
          <w:noProof/>
        </w:rPr>
        <w:fldChar w:fldCharType="end"/>
      </w:r>
      <w:bookmarkEnd w:id="63"/>
      <w:r>
        <w:t xml:space="preserve"> Costs for each day</w:t>
      </w:r>
      <w:r w:rsidR="0090056A">
        <w:t xml:space="preserve">. </w:t>
      </w:r>
      <w:r w:rsidR="00DC3FD3">
        <w:t>Note</w:t>
      </w:r>
      <w:r w:rsidR="0090056A">
        <w:t xml:space="preserve"> the constant labour costs. </w:t>
      </w:r>
    </w:p>
    <w:p w14:paraId="23E6B544" w14:textId="1C5D2D2B" w:rsidR="00FC1008" w:rsidRDefault="00FC1008" w:rsidP="008167B2">
      <w:pPr>
        <w:pStyle w:val="Heading3"/>
      </w:pPr>
      <w:r>
        <w:lastRenderedPageBreak/>
        <w:t>Comparison with current operation</w:t>
      </w:r>
    </w:p>
    <w:p w14:paraId="3D9A946D" w14:textId="0C1E47F9" w:rsidR="00FC1008" w:rsidRPr="00FC1008" w:rsidRDefault="002018A6" w:rsidP="00FC1008">
      <w:r>
        <w:t>The dump logs are used to estimate the c</w:t>
      </w:r>
      <w:r w:rsidR="003671F4">
        <w:t xml:space="preserve">urrent costs of service. </w:t>
      </w:r>
      <w:r w:rsidR="00C43758">
        <w:t xml:space="preserve">For each arrival event, the distance travelled between </w:t>
      </w:r>
      <w:r w:rsidR="002458B2">
        <w:t>the corresponding</w:t>
      </w:r>
      <w:r w:rsidR="00C43758">
        <w:t xml:space="preserve"> skip and the dump (based on the distances from </w:t>
      </w:r>
      <w:r w:rsidR="00C43758">
        <w:fldChar w:fldCharType="begin"/>
      </w:r>
      <w:r w:rsidR="00C43758">
        <w:instrText xml:space="preserve"> REF _Ref121407820 \r \h </w:instrText>
      </w:r>
      <w:r w:rsidR="00C43758">
        <w:fldChar w:fldCharType="separate"/>
      </w:r>
      <w:r w:rsidR="00C43758">
        <w:t>2.2.1</w:t>
      </w:r>
      <w:r w:rsidR="00C43758">
        <w:fldChar w:fldCharType="end"/>
      </w:r>
      <w:r w:rsidR="00C43758">
        <w:t xml:space="preserve">) is computed and the cost is based on the distance cost set in </w:t>
      </w:r>
      <w:r w:rsidR="00C43758">
        <w:fldChar w:fldCharType="begin"/>
      </w:r>
      <w:r w:rsidR="00C43758">
        <w:instrText xml:space="preserve"> REF _Ref120036410 \h </w:instrText>
      </w:r>
      <w:r w:rsidR="00C43758">
        <w:fldChar w:fldCharType="separate"/>
      </w:r>
      <w:r w:rsidR="00C43758">
        <w:t xml:space="preserve">Table </w:t>
      </w:r>
      <w:r w:rsidR="00C43758">
        <w:rPr>
          <w:noProof/>
        </w:rPr>
        <w:t>3</w:t>
      </w:r>
      <w:r w:rsidR="00C43758">
        <w:fldChar w:fldCharType="end"/>
      </w:r>
      <w:r w:rsidR="00C43758">
        <w:t xml:space="preserve">. </w:t>
      </w:r>
      <w:r w:rsidR="00873674">
        <w:t xml:space="preserve">When the name of a skip in the dump logs matches several in the list of skips, the average distance of the skips matching this name is used. Additionally, when the name is missing, </w:t>
      </w:r>
      <w:r w:rsidR="00873674">
        <w:t>the average of all other dump arrival event distances is used</w:t>
      </w:r>
      <w:r w:rsidR="00873674">
        <w:t>. This biases the distance closer to the skips that are emptied more often.</w:t>
      </w:r>
      <w:r w:rsidR="00832311">
        <w:t xml:space="preserve"> T</w:t>
      </w:r>
      <w:r w:rsidR="00832311">
        <w:t>wo crews are assumed to be employed</w:t>
      </w:r>
      <w:r w:rsidR="0065292F">
        <w:t xml:space="preserve"> for the two vehicles operating</w:t>
      </w:r>
      <w:r w:rsidR="00832311">
        <w:t>.</w:t>
      </w:r>
      <w:r w:rsidR="00832311">
        <w:t xml:space="preserve"> </w:t>
      </w:r>
      <w:r w:rsidR="00AC4A09">
        <w:t>F</w:t>
      </w:r>
      <w:r w:rsidR="0065292F">
        <w:t>inally, f</w:t>
      </w:r>
      <w:r w:rsidR="00AC4A09">
        <w:t>or each day the a</w:t>
      </w:r>
      <w:r w:rsidR="0065292F">
        <w:t>t least one</w:t>
      </w:r>
      <w:r w:rsidR="00AC4A09">
        <w:t xml:space="preserve"> skip arrives at the dump,</w:t>
      </w:r>
      <w:r w:rsidR="0065292F">
        <w:t xml:space="preserve"> the cost of travelling from the depot to the dump and from the dump to the depot multiplied by 2 (the number of vehicles) is added</w:t>
      </w:r>
      <w:r w:rsidR="002B33A2">
        <w:t xml:space="preserve">. </w:t>
      </w:r>
      <w:r w:rsidR="0065292F">
        <w:t>Following this estimation, the</w:t>
      </w:r>
      <w:r w:rsidR="00832311">
        <w:t xml:space="preserve"> average weekly cost of the service is MWK0.</w:t>
      </w:r>
      <w:r w:rsidR="001C426B" w:rsidRPr="001C426B">
        <w:t>422514</w:t>
      </w:r>
      <w:r w:rsidR="00832311">
        <w:t xml:space="preserve"> Mio</w:t>
      </w:r>
      <w:r w:rsidR="00F4137C">
        <w:t>. including MWK0.0</w:t>
      </w:r>
      <w:r w:rsidR="00F4137C" w:rsidRPr="00F4137C">
        <w:t>756</w:t>
      </w:r>
      <w:r w:rsidR="00F4137C">
        <w:t xml:space="preserve"> Mio. </w:t>
      </w:r>
      <w:r w:rsidR="00D34080">
        <w:t>in labour costs.</w:t>
      </w:r>
      <w:r w:rsidR="0065292F">
        <w:t xml:space="preserve"> This average excludes the 4 weeks where the service is not operating at all. </w:t>
      </w:r>
      <w:r w:rsidR="00DB795D">
        <w:t xml:space="preserve"> This </w:t>
      </w:r>
      <w:r w:rsidR="0022397B">
        <w:t xml:space="preserve">operation also results in an average of 53% of days where the 6 inorganic skips in </w:t>
      </w:r>
      <w:r w:rsidR="0022397B">
        <w:fldChar w:fldCharType="begin"/>
      </w:r>
      <w:r w:rsidR="0022397B">
        <w:instrText xml:space="preserve"> REF _Ref117093632 \h </w:instrText>
      </w:r>
      <w:r w:rsidR="0022397B">
        <w:fldChar w:fldCharType="separate"/>
      </w:r>
      <w:r w:rsidR="0022397B">
        <w:t xml:space="preserve">Table </w:t>
      </w:r>
      <w:r w:rsidR="0022397B">
        <w:rPr>
          <w:noProof/>
        </w:rPr>
        <w:t>1</w:t>
      </w:r>
      <w:r w:rsidR="0022397B">
        <w:fldChar w:fldCharType="end"/>
      </w:r>
      <w:r w:rsidR="0022397B">
        <w:t xml:space="preserve"> are overflowing.</w:t>
      </w:r>
    </w:p>
    <w:p w14:paraId="6510C10F" w14:textId="2C2F0BDC" w:rsidR="008167B2" w:rsidRDefault="00CD0DA2" w:rsidP="008167B2">
      <w:pPr>
        <w:pStyle w:val="Heading3"/>
      </w:pPr>
      <w:r>
        <w:t>A rough estimate of the p</w:t>
      </w:r>
      <w:r w:rsidR="008167B2">
        <w:t>otential of</w:t>
      </w:r>
      <w:r w:rsidR="00D70022">
        <w:t xml:space="preserve"> organic waste separation</w:t>
      </w:r>
    </w:p>
    <w:p w14:paraId="23E7EEC7" w14:textId="205062C8" w:rsidR="00420F60" w:rsidRDefault="00B24D35" w:rsidP="0024311B">
      <w:r>
        <w:t>To evaluate the potential of separating composting</w:t>
      </w:r>
      <w:r w:rsidR="00185ACF">
        <w:t xml:space="preserve">, some modifications are made to </w:t>
      </w:r>
      <w:r w:rsidR="00531982">
        <w:t>problem in order to</w:t>
      </w:r>
      <w:r w:rsidR="00185ACF">
        <w:t xml:space="preserve"> </w:t>
      </w:r>
      <w:r w:rsidR="00CF49C5">
        <w:t xml:space="preserve">approximate the cost difference. </w:t>
      </w:r>
      <w:r w:rsidR="002D68DD">
        <w:t>No two skips in the dataset are at a distance of less than 2</w:t>
      </w:r>
      <w:r w:rsidR="001B2D10">
        <w:t>4</w:t>
      </w:r>
      <w:r w:rsidR="002D68DD">
        <w:t>0 meters</w:t>
      </w:r>
      <w:r w:rsidR="001B2D10">
        <w:t>. This</w:t>
      </w:r>
      <w:r w:rsidR="002D68DD">
        <w:t xml:space="preserve"> excludes </w:t>
      </w:r>
      <w:r w:rsidR="001B2D10">
        <w:t xml:space="preserve">partitioning the current skips </w:t>
      </w:r>
      <w:r w:rsidR="00A53B93">
        <w:t xml:space="preserve">into </w:t>
      </w:r>
      <w:r w:rsidR="000558F5">
        <w:t>organic and non-organic skips,</w:t>
      </w:r>
      <w:r w:rsidR="00AA2496">
        <w:t xml:space="preserve"> since this would lead to a deterioration in the service to current users of the sk</w:t>
      </w:r>
      <w:r w:rsidR="00E00334">
        <w:t>ips. The users would either not travel the further distance to throw the specific waste into the correct ski</w:t>
      </w:r>
      <w:r w:rsidR="00DC3FD3">
        <w:t>p,</w:t>
      </w:r>
      <w:r w:rsidR="002C6419">
        <w:t xml:space="preserve"> according to</w:t>
      </w:r>
      <w:r w:rsidR="00AB48CA">
        <w:t xml:space="preserve"> Coffee and Coad </w:t>
      </w:r>
      <w:r w:rsidR="00AB48CA">
        <w:fldChar w:fldCharType="begin"/>
      </w:r>
      <w:r w:rsidR="00AB48CA">
        <w:instrText xml:space="preserve"> ADDIN ZOTERO_ITEM CSL_CITATION {"citationID":"cQ1FONej","properties":{"formattedCitation":"(2010)","plainCitation":"(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label":"page","suppress-author":true}],"schema":"https://github.com/citation-style-language/schema/raw/master/csl-citation.json"} </w:instrText>
      </w:r>
      <w:r w:rsidR="00AB48CA">
        <w:fldChar w:fldCharType="separate"/>
      </w:r>
      <w:r w:rsidR="00B5577A" w:rsidRPr="00B5577A">
        <w:rPr>
          <w:rFonts w:cs="Times"/>
        </w:rPr>
        <w:t>(2010)</w:t>
      </w:r>
      <w:r w:rsidR="00AB48CA">
        <w:fldChar w:fldCharType="end"/>
      </w:r>
      <w:r w:rsidR="00330B41">
        <w:t>. Alternatively, people</w:t>
      </w:r>
      <w:r w:rsidR="00E00334">
        <w:t xml:space="preserve"> would throw inappropriate waste into the organic or inorganic skips</w:t>
      </w:r>
      <w:r w:rsidR="002C6419">
        <w:t xml:space="preserve">. </w:t>
      </w:r>
      <w:r w:rsidR="00330B41">
        <w:t xml:space="preserve"> </w:t>
      </w:r>
    </w:p>
    <w:p w14:paraId="29B7ADCA" w14:textId="12801DE4" w:rsidR="008750E8" w:rsidRDefault="00420F60" w:rsidP="0024311B">
      <w:r>
        <w:t xml:space="preserve">Waste separation </w:t>
      </w:r>
      <w:r w:rsidR="00580D74">
        <w:t>is therefore only possible with the</w:t>
      </w:r>
      <w:r w:rsidR="00BF57EE">
        <w:t xml:space="preserve"> considerable</w:t>
      </w:r>
      <w:r w:rsidR="00580D74">
        <w:t xml:space="preserve"> expansion of the system.</w:t>
      </w:r>
      <w:r w:rsidR="0032766E">
        <w:t xml:space="preserve"> </w:t>
      </w:r>
      <w:r w:rsidR="00B10186">
        <w:t xml:space="preserve">A useful case is one in which one skip has been added to each current skip location. </w:t>
      </w:r>
      <w:r w:rsidR="00E1349D">
        <w:t>In this case, the waste collection has doubled</w:t>
      </w:r>
      <w:r w:rsidR="00BA4005">
        <w:t>,</w:t>
      </w:r>
      <w:r w:rsidR="00E1349D">
        <w:t xml:space="preserve"> and though organic waste </w:t>
      </w:r>
      <w:r w:rsidR="00AA303A">
        <w:t xml:space="preserve">represents 60-80% of total waste, </w:t>
      </w:r>
      <w:r w:rsidR="007A0534">
        <w:t xml:space="preserve">its higher density </w:t>
      </w:r>
      <w:r w:rsidR="007D331C">
        <w:t>and imperfect</w:t>
      </w:r>
      <w:r w:rsidR="00BA4005">
        <w:t xml:space="preserve"> sorting let us assume that the filling rates of the added skips is identical to the skips they complement. </w:t>
      </w:r>
      <w:r w:rsidR="00BD10AC">
        <w:t xml:space="preserve">Finally, because the period time utilization is above 95% in all the studied cases, </w:t>
      </w:r>
      <w:r w:rsidR="002D5EF5">
        <w:t xml:space="preserve">it is assumed that the organic and inorganic optimal collection schedules can be </w:t>
      </w:r>
      <w:r w:rsidR="00E108F8">
        <w:t>considered separately.</w:t>
      </w:r>
      <w:r w:rsidR="004E7E6A">
        <w:t xml:space="preserve"> </w:t>
      </w:r>
      <w:r w:rsidR="00347423">
        <w:t xml:space="preserve">The inorganic </w:t>
      </w:r>
      <w:r w:rsidR="00D34AC8">
        <w:t xml:space="preserve">waste </w:t>
      </w:r>
      <w:r w:rsidR="00347423">
        <w:t>schedule corresponds to the case with 3 vehicles</w:t>
      </w:r>
      <w:r w:rsidR="00B50753">
        <w:t xml:space="preserve">, </w:t>
      </w:r>
      <w:r w:rsidR="00347423">
        <w:t>5 additional skips</w:t>
      </w:r>
      <w:r w:rsidR="00B50753">
        <w:t xml:space="preserve"> and a maximum of 1 additional skip at each </w:t>
      </w:r>
      <w:r w:rsidR="00EB0676">
        <w:t>existing</w:t>
      </w:r>
      <w:r w:rsidR="00486BD6">
        <w:t xml:space="preserve"> location</w:t>
      </w:r>
      <w:r w:rsidR="004F1699">
        <w:t xml:space="preserve">, at a cost of </w:t>
      </w:r>
      <w:r w:rsidR="004F1699">
        <w:t>MWK1.391</w:t>
      </w:r>
      <w:r w:rsidR="004F1699">
        <w:t>M</w:t>
      </w:r>
      <w:r w:rsidR="004F1699">
        <w:t>io</w:t>
      </w:r>
      <w:r w:rsidR="004F1699">
        <w:t>.</w:t>
      </w:r>
    </w:p>
    <w:p w14:paraId="62AEB726" w14:textId="1BFC46A0" w:rsidR="00420F60" w:rsidRDefault="00D34AC8" w:rsidP="008750E8">
      <w:r>
        <w:t xml:space="preserve">The organic waste schedule is optimized with the distances and travel times to and from the dump replaced with the </w:t>
      </w:r>
      <w:r w:rsidR="00E1372A">
        <w:t xml:space="preserve">distances related to </w:t>
      </w:r>
      <w:r>
        <w:t xml:space="preserve">composting facility. </w:t>
      </w:r>
      <w:r w:rsidR="00E1372A">
        <w:t xml:space="preserve">In this case, </w:t>
      </w:r>
      <w:r w:rsidR="008750E8">
        <w:t>3 vehicles are needed to make the problem feasible, in addition to 4 additional skips. The weekly costs is MWK</w:t>
      </w:r>
      <w:r w:rsidR="008750E8" w:rsidRPr="008750E8">
        <w:t>1</w:t>
      </w:r>
      <w:r w:rsidR="008750E8">
        <w:t>.</w:t>
      </w:r>
      <w:r w:rsidR="008750E8" w:rsidRPr="008750E8">
        <w:t>298</w:t>
      </w:r>
      <w:r w:rsidR="008750E8">
        <w:t xml:space="preserve">Mio. </w:t>
      </w:r>
    </w:p>
    <w:p w14:paraId="382E299D" w14:textId="0D74EBDF" w:rsidR="004F1699" w:rsidRDefault="004F1699" w:rsidP="008750E8">
      <w:r>
        <w:t>The sorted weekly costs is therefore MWK</w:t>
      </w:r>
      <w:r w:rsidRPr="004F1699">
        <w:t>2</w:t>
      </w:r>
      <w:r>
        <w:t>.</w:t>
      </w:r>
      <w:r w:rsidRPr="004F1699">
        <w:t>689</w:t>
      </w:r>
      <w:r>
        <w:t>Mio.</w:t>
      </w:r>
    </w:p>
    <w:p w14:paraId="38D38896" w14:textId="59898D85" w:rsidR="008750E8" w:rsidRDefault="004F1699" w:rsidP="008750E8">
      <w:r>
        <w:lastRenderedPageBreak/>
        <w:t xml:space="preserve">The case where there is no sorting is simply the inorganic waste schedule doubled, resulting in weekly costs of </w:t>
      </w:r>
      <w:r>
        <w:t>MWK</w:t>
      </w:r>
      <w:r w:rsidRPr="004F1699">
        <w:t>2.782</w:t>
      </w:r>
      <w:r>
        <w:t>Mio.</w:t>
      </w:r>
    </w:p>
    <w:p w14:paraId="0D071A69" w14:textId="1143DF8B" w:rsidR="004F1699" w:rsidRDefault="004F1699" w:rsidP="008750E8">
      <w:r>
        <w:t>In this case, sorting results in a 3.84% decrease in costs, and 1 less skip needed to operate. It must be underlined that this assessment is constructed on several layers of assumptions, and that more accurate measures of distances, costs of travel, time of travel, organisational structure</w:t>
      </w:r>
      <w:r w:rsidR="00A749F0">
        <w:t xml:space="preserve"> would be needed to plan accurately. </w:t>
      </w:r>
    </w:p>
    <w:p w14:paraId="73E3A0D9" w14:textId="77777777" w:rsidR="00A749F0" w:rsidRDefault="00A749F0" w:rsidP="008750E8"/>
    <w:p w14:paraId="2F122F01" w14:textId="61AB419E" w:rsidR="00F457B9" w:rsidRDefault="00A13C01" w:rsidP="00ED6D30">
      <w:pPr>
        <w:pStyle w:val="Heading1"/>
      </w:pPr>
      <w:bookmarkStart w:id="64" w:name="_Toc121131437"/>
      <w:r>
        <w:t>Conclusions</w:t>
      </w:r>
      <w:bookmarkEnd w:id="64"/>
    </w:p>
    <w:p w14:paraId="03DFEE6D" w14:textId="12E95E1C" w:rsidR="00077294" w:rsidRPr="00077294" w:rsidRDefault="00073364" w:rsidP="00077294">
      <w:pPr>
        <w:pStyle w:val="Heading2"/>
      </w:pPr>
      <w:bookmarkStart w:id="65" w:name="_Toc121131438"/>
      <w:r>
        <w:t>Capital</w:t>
      </w:r>
      <w:r w:rsidR="00BB01B6">
        <w:t xml:space="preserve"> expenditure</w:t>
      </w:r>
      <w:bookmarkEnd w:id="65"/>
    </w:p>
    <w:p w14:paraId="575E7DC6" w14:textId="0C8ECFC3" w:rsidR="002C1FA5" w:rsidRDefault="00073364" w:rsidP="00ED6D30">
      <w:pPr>
        <w:pStyle w:val="Heading2"/>
      </w:pPr>
      <w:bookmarkStart w:id="66" w:name="_Toc121131439"/>
      <w:r>
        <w:t>Operational plannin</w:t>
      </w:r>
      <w:r w:rsidR="00FF1CD3">
        <w:t>g</w:t>
      </w:r>
      <w:bookmarkEnd w:id="66"/>
    </w:p>
    <w:p w14:paraId="3485C7CA" w14:textId="5044C137" w:rsidR="002C1FA5" w:rsidRDefault="00986D0E" w:rsidP="00ED6D30">
      <w:pPr>
        <w:pStyle w:val="Heading1"/>
      </w:pPr>
      <w:bookmarkStart w:id="67" w:name="_Toc121131440"/>
      <w:r>
        <w:t>Outlook</w:t>
      </w:r>
      <w:bookmarkEnd w:id="67"/>
    </w:p>
    <w:p w14:paraId="1C62A665" w14:textId="455804EE" w:rsidR="0054606E" w:rsidRDefault="004A0B13" w:rsidP="00396038">
      <w:pPr>
        <w:pStyle w:val="Heading2"/>
      </w:pPr>
      <w:bookmarkStart w:id="68" w:name="_Toc121131441"/>
      <w:r>
        <w:t>Implementation</w:t>
      </w:r>
      <w:bookmarkEnd w:id="68"/>
    </w:p>
    <w:p w14:paraId="69D0B3F0" w14:textId="49457A8A" w:rsidR="00396038" w:rsidRDefault="00B63ECA" w:rsidP="004D42E7">
      <w:r>
        <w:t>Implementing a schedule optimization tool</w:t>
      </w:r>
      <w:r w:rsidR="00D5513E">
        <w:t xml:space="preserve"> would demand a more in depth analysis of stakeholders, costs, operation parameters, and other constraints (e.g. fuel due to shortage). </w:t>
      </w:r>
      <w:r w:rsidR="00396038">
        <w:t>This would allow to set an optim</w:t>
      </w:r>
      <w:r w:rsidR="00AD56C7">
        <w:t xml:space="preserve">ized strategy to improve the </w:t>
      </w:r>
      <w:r w:rsidR="00EB1EF4">
        <w:t xml:space="preserve">level of service in the long-term, including the benefits of purchasing certain equipment, changing the routes. </w:t>
      </w:r>
    </w:p>
    <w:p w14:paraId="7D0C0738" w14:textId="2B1AE17E" w:rsidR="004D42E7" w:rsidRPr="004D42E7" w:rsidRDefault="00D5513E" w:rsidP="004D42E7">
      <w:r>
        <w:t xml:space="preserve">Considering </w:t>
      </w:r>
      <w:r w:rsidR="00CC2C8C">
        <w:t xml:space="preserve">the current equipment capital and operation could not service the skips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r w:rsidR="000F4CB3">
        <w:t>These would ideally take the form of more or less systematic decision rules that can be implemented in excel</w:t>
      </w:r>
      <w:r w:rsidR="007847B6">
        <w:t xml:space="preserve"> spreadsheet.</w:t>
      </w:r>
    </w:p>
    <w:p w14:paraId="620B02C5" w14:textId="5A5F723F" w:rsidR="00EC19C9" w:rsidRDefault="00EC19C9" w:rsidP="00EC19C9">
      <w:pPr>
        <w:pStyle w:val="Heading3"/>
      </w:pPr>
      <w:bookmarkStart w:id="69" w:name="_Toc121131442"/>
      <w:r>
        <w:t>Data collection</w:t>
      </w:r>
      <w:bookmarkEnd w:id="69"/>
    </w:p>
    <w:p w14:paraId="3BD0CFD0" w14:textId="77777777" w:rsidR="009507F8" w:rsidRDefault="009507F8" w:rsidP="009507F8">
      <w:pPr>
        <w:pStyle w:val="ListParagraph"/>
        <w:numPr>
          <w:ilvl w:val="0"/>
          <w:numId w:val="11"/>
        </w:numPr>
      </w:pPr>
      <w:r>
        <w:t>Skip-level data</w:t>
      </w:r>
    </w:p>
    <w:p w14:paraId="54C12452" w14:textId="77777777" w:rsidR="009507F8" w:rsidRDefault="009507F8" w:rsidP="009507F8">
      <w:pPr>
        <w:pStyle w:val="ListParagraph"/>
        <w:numPr>
          <w:ilvl w:val="1"/>
          <w:numId w:val="11"/>
        </w:numPr>
      </w:pPr>
      <w:r w:rsidRPr="000120C7">
        <w:rPr>
          <w:b/>
          <w:bCs/>
        </w:rPr>
        <w:t>More complete data</w:t>
      </w:r>
      <w:r>
        <w:t xml:space="preserve">, with a more robust scale, two measurements per day and a more spatially and categorically representative set of skips. To allow for the analysis of short-term (weekly) patterns in filling. </w:t>
      </w:r>
    </w:p>
    <w:p w14:paraId="109B3BC1" w14:textId="77777777" w:rsidR="009507F8" w:rsidRDefault="009507F8" w:rsidP="009507F8">
      <w:pPr>
        <w:pStyle w:val="ListParagraph"/>
        <w:numPr>
          <w:ilvl w:val="0"/>
          <w:numId w:val="11"/>
        </w:numPr>
      </w:pPr>
      <w:r>
        <w:t>Dump data to estimate overfilling, underfilling and estimate costs</w:t>
      </w:r>
    </w:p>
    <w:p w14:paraId="2E50060C" w14:textId="5F0488A8" w:rsidR="009507F8" w:rsidRDefault="009507F8" w:rsidP="009507F8">
      <w:pPr>
        <w:pStyle w:val="ListParagraph"/>
        <w:numPr>
          <w:ilvl w:val="0"/>
          <w:numId w:val="11"/>
        </w:numPr>
      </w:pPr>
      <w:r>
        <w:t xml:space="preserve">Truck GPS and/or sensors to estimate operation (faster with GPS) and weight </w:t>
      </w:r>
      <w:r>
        <w:fldChar w:fldCharType="begin"/>
      </w:r>
      <w:r w:rsidR="00B5577A">
        <w:instrText xml:space="preserve"> ADDIN ZOTERO_ITEM CSL_CITATION {"citationID":"YEmScvbQ","properties":{"formattedCitation":"(Schoebitz et al., 2017)","plainCitation":"(Schoebitz et al., 2017)","noteIndex":0},"citationItems":[{"id":162,"uris":["http://zotero.org/users/7260192/items/JD9DPW4N"],"itemData":{"id":162,"type":"article-journal","abstract":"The majority of residents in low- and middle-income countries are served by onsite sanitation. Equitable access to sanitation, including emptying, collection, and transport services for the accumulation of faecal sludge remains a major challenge. Comprehensive information on service coverage by mechanical faecal sludge emptying service providers is lacking. The purpose of this study is to analyse the spatial distribution of service coverage and identify areas without faecal sludge emptying services in Kampala, Uganda. The study uses GIS (geographic information systems) as a tool to analyse real-time data of service providers based on GPS (global positioning system) units that were installed in a representative number of trucks. Of the total recorded 5653 emptying events, 27% were located outside Kampala city boundaries. Of those within Kampala city boundaries, 37% were classiﬁed as non-household customers. Areas without service provision accounted for 13% of the total area. Service provision normalised by population density revealed much greater service provision in medium- and high-income areas than low- and very low-income areas. The employed method provides a powerful tool to optimise faecal sludge management on a city-wide scale by increasing sustainability of the planning and decision-making process, increasing access to service provision and reducing faecal sludge transport times and costs.","container-title":"Sustainability","DOI":"10.3390/su9020194","ISSN":"2071-1050","issue":"2","journalAbbreviation":"Sustainability","language":"en","page":"194","source":"DOI.org (Crossref)","title":"GIS Analysis and Optimisation of Faecal Sludge Logistics at City-Wide Scale in Kampala, Uganda","volume":"9","author":[{"family":"Schoebitz","given":"Lars"},{"family":"Bischoff","given":"Fabian"},{"family":"Lohri","given":"Christian"},{"family":"Niwagaba","given":"Charles"},{"family":"Siber","given":"Rosi"},{"family":"Strande","given":"Linda"}],"issued":{"date-parts":[["2017",1,29]]},"citation-key":"schoebitzGISAnalysisOptimisation2017"}}],"schema":"https://github.com/citation-style-language/schema/raw/master/csl-citation.json"} </w:instrText>
      </w:r>
      <w:r>
        <w:fldChar w:fldCharType="separate"/>
      </w:r>
      <w:r w:rsidR="00B5577A" w:rsidRPr="00B5577A">
        <w:rPr>
          <w:rFonts w:cs="Times"/>
        </w:rPr>
        <w:t>(Schoebitz et al., 2017)</w:t>
      </w:r>
      <w:r>
        <w:fldChar w:fldCharType="end"/>
      </w:r>
      <w:r>
        <w:t xml:space="preserve">. </w:t>
      </w:r>
      <w:r w:rsidR="00AF29A8">
        <w:t>Especially feasible</w:t>
      </w:r>
      <w:r>
        <w:t xml:space="preserve"> </w:t>
      </w:r>
      <w:r w:rsidR="00AF29A8">
        <w:t>with</w:t>
      </w:r>
      <w:r>
        <w:t xml:space="preserve"> limited number of trucks. </w:t>
      </w:r>
    </w:p>
    <w:p w14:paraId="4F04D745" w14:textId="77777777" w:rsidR="009507F8" w:rsidRDefault="009507F8" w:rsidP="009507F8">
      <w:pPr>
        <w:pStyle w:val="ListParagraph"/>
        <w:numPr>
          <w:ilvl w:val="0"/>
          <w:numId w:val="11"/>
        </w:numPr>
      </w:pPr>
      <w:r>
        <w:t>Surveys on current operation.</w:t>
      </w:r>
    </w:p>
    <w:p w14:paraId="1AAEB7E0" w14:textId="058D8D5C" w:rsidR="009507F8" w:rsidRPr="009507F8" w:rsidRDefault="009507F8" w:rsidP="009507F8">
      <w:pPr>
        <w:pStyle w:val="ListParagraph"/>
        <w:numPr>
          <w:ilvl w:val="0"/>
          <w:numId w:val="11"/>
        </w:numPr>
      </w:pPr>
      <w:r>
        <w:t xml:space="preserve">Measurement of composition of waste. </w:t>
      </w:r>
    </w:p>
    <w:p w14:paraId="47D4D8F3" w14:textId="2A540583" w:rsidR="00EC19C9" w:rsidRDefault="00EC19C9" w:rsidP="00EC19C9">
      <w:pPr>
        <w:pStyle w:val="Heading3"/>
      </w:pPr>
      <w:bookmarkStart w:id="70" w:name="_Toc121131443"/>
      <w:r>
        <w:lastRenderedPageBreak/>
        <w:t>Information flow</w:t>
      </w:r>
      <w:r w:rsidR="009507F8">
        <w:t>/monitoring</w:t>
      </w:r>
      <w:bookmarkEnd w:id="70"/>
    </w:p>
    <w:p w14:paraId="72EE85B0" w14:textId="3D9EFA9F" w:rsidR="00FE638F" w:rsidRDefault="00FE638F" w:rsidP="00FE638F">
      <w:pPr>
        <w:pStyle w:val="ListParagraph"/>
        <w:numPr>
          <w:ilvl w:val="0"/>
          <w:numId w:val="11"/>
        </w:numPr>
      </w:pPr>
      <w:r>
        <w:t>Call when full</w:t>
      </w:r>
    </w:p>
    <w:p w14:paraId="1701835A" w14:textId="5B37D068" w:rsidR="00FE638F" w:rsidRDefault="00FE638F" w:rsidP="00FE638F">
      <w:pPr>
        <w:pStyle w:val="ListParagraph"/>
        <w:numPr>
          <w:ilvl w:val="0"/>
          <w:numId w:val="11"/>
        </w:numPr>
      </w:pPr>
      <w:r>
        <w:t>Records keeping</w:t>
      </w:r>
    </w:p>
    <w:p w14:paraId="0743023F" w14:textId="7A37E7A5" w:rsidR="00FE638F" w:rsidRDefault="00337501" w:rsidP="00FE638F">
      <w:pPr>
        <w:pStyle w:val="ListParagraph"/>
        <w:numPr>
          <w:ilvl w:val="0"/>
          <w:numId w:val="11"/>
        </w:numPr>
      </w:pPr>
      <w:r>
        <w:t>Easy reporting of overflowing + record keeping and estimation of days overflowed</w:t>
      </w:r>
    </w:p>
    <w:p w14:paraId="0CD5DC60" w14:textId="6083C40B" w:rsidR="004D2353" w:rsidRPr="00FE638F" w:rsidRDefault="004D2353" w:rsidP="009507F8">
      <w:pPr>
        <w:pStyle w:val="ListParagraph"/>
        <w:numPr>
          <w:ilvl w:val="0"/>
          <w:numId w:val="11"/>
        </w:numPr>
      </w:pPr>
      <w:r>
        <w:t xml:space="preserve">Information officer? </w:t>
      </w:r>
    </w:p>
    <w:p w14:paraId="3BFB2625" w14:textId="68D523E7" w:rsidR="00B20529" w:rsidRDefault="00B20529" w:rsidP="00ED6D30">
      <w:pPr>
        <w:pStyle w:val="Heading2"/>
      </w:pPr>
      <w:bookmarkStart w:id="71" w:name="_Toc121131444"/>
      <w:r>
        <w:t>Current</w:t>
      </w:r>
      <w:r w:rsidR="00756C0E">
        <w:t xml:space="preserve"> organizational and operational </w:t>
      </w:r>
      <w:r w:rsidR="00D806C1">
        <w:t>state</w:t>
      </w:r>
      <w:bookmarkEnd w:id="71"/>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t>S</w:t>
      </w:r>
      <w:r w:rsidR="006F0CB5">
        <w:t>takeholder analysis</w:t>
      </w:r>
    </w:p>
    <w:p w14:paraId="04E0A067" w14:textId="1DFD2F30" w:rsidR="00A01443" w:rsidRDefault="00A96E4C" w:rsidP="00ED6D30">
      <w:pPr>
        <w:pStyle w:val="Heading1"/>
      </w:pPr>
      <w:bookmarkStart w:id="72" w:name="_Toc121131445"/>
      <w:r>
        <w:t>References</w:t>
      </w:r>
      <w:bookmarkEnd w:id="72"/>
    </w:p>
    <w:p w14:paraId="13601211" w14:textId="77777777" w:rsidR="00FB02FD" w:rsidRPr="00FB02FD" w:rsidRDefault="00186E0C" w:rsidP="00FB02FD">
      <w:pPr>
        <w:pStyle w:val="Bibliography"/>
        <w:rPr>
          <w:rFonts w:ascii="Times New Roman" w:hAnsi="Times New Roman" w:cs="Times New Roman"/>
          <w:sz w:val="24"/>
        </w:rPr>
      </w:pPr>
      <w:r>
        <w:fldChar w:fldCharType="begin"/>
      </w:r>
      <w:r w:rsidR="00B5577A">
        <w:instrText xml:space="preserve"> ADDIN ZOTERO_BIBL {"uncited":[],"omitted":[],"custom":[]} CSL_BIBLIOGRAPHY </w:instrText>
      </w:r>
      <w:r>
        <w:fldChar w:fldCharType="separate"/>
      </w:r>
      <w:r w:rsidR="00FB02FD" w:rsidRPr="00FB02FD">
        <w:rPr>
          <w:rFonts w:ascii="Times New Roman" w:hAnsi="Times New Roman" w:cs="Times New Roman"/>
          <w:sz w:val="24"/>
        </w:rPr>
        <w:t xml:space="preserve">Baptista, S., Oliveira, R. C., &amp; Zúquete, E. (2002). A period vehicle routing case study. </w:t>
      </w:r>
      <w:r w:rsidR="00FB02FD" w:rsidRPr="00FB02FD">
        <w:rPr>
          <w:rFonts w:ascii="Times New Roman" w:hAnsi="Times New Roman" w:cs="Times New Roman"/>
          <w:i/>
          <w:iCs/>
          <w:sz w:val="24"/>
        </w:rPr>
        <w:t>European Journal of Operational Research</w:t>
      </w:r>
      <w:r w:rsidR="00FB02FD" w:rsidRPr="00FB02FD">
        <w:rPr>
          <w:rFonts w:ascii="Times New Roman" w:hAnsi="Times New Roman" w:cs="Times New Roman"/>
          <w:sz w:val="24"/>
        </w:rPr>
        <w:t xml:space="preserve">, </w:t>
      </w:r>
      <w:r w:rsidR="00FB02FD" w:rsidRPr="00FB02FD">
        <w:rPr>
          <w:rFonts w:ascii="Times New Roman" w:hAnsi="Times New Roman" w:cs="Times New Roman"/>
          <w:i/>
          <w:iCs/>
          <w:sz w:val="24"/>
        </w:rPr>
        <w:t>139</w:t>
      </w:r>
      <w:r w:rsidR="00FB02FD" w:rsidRPr="00FB02FD">
        <w:rPr>
          <w:rFonts w:ascii="Times New Roman" w:hAnsi="Times New Roman" w:cs="Times New Roman"/>
          <w:sz w:val="24"/>
        </w:rPr>
        <w:t>(2), 220–229. https://doi.org/10.1016/S0377-2217(01)00363-0</w:t>
      </w:r>
    </w:p>
    <w:p w14:paraId="67A1C8D3"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CEPA. (2019). </w:t>
      </w:r>
      <w:r w:rsidRPr="00FB02FD">
        <w:rPr>
          <w:rFonts w:ascii="Times New Roman" w:hAnsi="Times New Roman" w:cs="Times New Roman"/>
          <w:i/>
          <w:iCs/>
          <w:sz w:val="24"/>
        </w:rPr>
        <w:t>NATIONAL WASTE MANAGEMENT STRATEGY</w:t>
      </w:r>
      <w:r w:rsidRPr="00FB02FD">
        <w:rPr>
          <w:rFonts w:ascii="Times New Roman" w:hAnsi="Times New Roman" w:cs="Times New Roman"/>
          <w:sz w:val="24"/>
        </w:rPr>
        <w:t>. MALAWI GOVERNMENT.</w:t>
      </w:r>
    </w:p>
    <w:p w14:paraId="44A23EC3"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Coene, S., Arnout, A., &amp; Spieksma, F. C. R. (2010). On a periodic vehicle routing problem. </w:t>
      </w:r>
      <w:r w:rsidRPr="00FB02FD">
        <w:rPr>
          <w:rFonts w:ascii="Times New Roman" w:hAnsi="Times New Roman" w:cs="Times New Roman"/>
          <w:i/>
          <w:iCs/>
          <w:sz w:val="24"/>
        </w:rPr>
        <w:t>Journal of the Operational Research Society</w:t>
      </w:r>
      <w:r w:rsidRPr="00FB02FD">
        <w:rPr>
          <w:rFonts w:ascii="Times New Roman" w:hAnsi="Times New Roman" w:cs="Times New Roman"/>
          <w:sz w:val="24"/>
        </w:rPr>
        <w:t xml:space="preserve">, </w:t>
      </w:r>
      <w:r w:rsidRPr="00FB02FD">
        <w:rPr>
          <w:rFonts w:ascii="Times New Roman" w:hAnsi="Times New Roman" w:cs="Times New Roman"/>
          <w:i/>
          <w:iCs/>
          <w:sz w:val="24"/>
        </w:rPr>
        <w:t>61</w:t>
      </w:r>
      <w:r w:rsidRPr="00FB02FD">
        <w:rPr>
          <w:rFonts w:ascii="Times New Roman" w:hAnsi="Times New Roman" w:cs="Times New Roman"/>
          <w:sz w:val="24"/>
        </w:rPr>
        <w:t>(12), 1719–1728. https://doi.org/10.1057/jors.2009.154</w:t>
      </w:r>
    </w:p>
    <w:p w14:paraId="1F4E9F33"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Coffey, M., &amp; Coad, A. (2010). </w:t>
      </w:r>
      <w:r w:rsidRPr="00FB02FD">
        <w:rPr>
          <w:rFonts w:ascii="Times New Roman" w:hAnsi="Times New Roman" w:cs="Times New Roman"/>
          <w:i/>
          <w:iCs/>
          <w:sz w:val="24"/>
        </w:rPr>
        <w:t>Collection of municipal solid waste in developing countries</w:t>
      </w:r>
      <w:r w:rsidRPr="00FB02FD">
        <w:rPr>
          <w:rFonts w:ascii="Times New Roman" w:hAnsi="Times New Roman" w:cs="Times New Roman"/>
          <w:sz w:val="24"/>
        </w:rPr>
        <w:t>. UN-HABITAT.</w:t>
      </w:r>
    </w:p>
    <w:p w14:paraId="263E31A2"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Diaz, L., Savage, G., &amp; Eggerth, L. (2005). </w:t>
      </w:r>
      <w:r w:rsidRPr="00FB02FD">
        <w:rPr>
          <w:rFonts w:ascii="Times New Roman" w:hAnsi="Times New Roman" w:cs="Times New Roman"/>
          <w:i/>
          <w:iCs/>
          <w:sz w:val="24"/>
        </w:rPr>
        <w:t>SOLID WASTE MANAGEMENT</w:t>
      </w:r>
      <w:r w:rsidRPr="00FB02FD">
        <w:rPr>
          <w:rFonts w:ascii="Times New Roman" w:hAnsi="Times New Roman" w:cs="Times New Roman"/>
          <w:sz w:val="24"/>
        </w:rPr>
        <w:t>. UNEP.</w:t>
      </w:r>
    </w:p>
    <w:p w14:paraId="3B02DFFB"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Kalina, M., &amp; Tilley, E. (2020). ‘BAD’ TRASH: PROBLEMATISING WASTE IN BLANTYRE, MALAWI. </w:t>
      </w:r>
      <w:r w:rsidRPr="00FB02FD">
        <w:rPr>
          <w:rFonts w:ascii="Times New Roman" w:hAnsi="Times New Roman" w:cs="Times New Roman"/>
          <w:i/>
          <w:iCs/>
          <w:sz w:val="24"/>
        </w:rPr>
        <w:t>Detritus</w:t>
      </w:r>
      <w:r w:rsidRPr="00FB02FD">
        <w:rPr>
          <w:rFonts w:ascii="Times New Roman" w:hAnsi="Times New Roman" w:cs="Times New Roman"/>
          <w:sz w:val="24"/>
        </w:rPr>
        <w:t xml:space="preserve">, </w:t>
      </w:r>
      <w:r w:rsidRPr="00FB02FD">
        <w:rPr>
          <w:rFonts w:ascii="Times New Roman" w:hAnsi="Times New Roman" w:cs="Times New Roman"/>
          <w:i/>
          <w:iCs/>
          <w:sz w:val="24"/>
        </w:rPr>
        <w:t>12</w:t>
      </w:r>
      <w:r w:rsidRPr="00FB02FD">
        <w:rPr>
          <w:rFonts w:ascii="Times New Roman" w:hAnsi="Times New Roman" w:cs="Times New Roman"/>
          <w:sz w:val="24"/>
        </w:rPr>
        <w:t>, 187–200. https://doi.org/10.31025/2611-4135/2020.13994</w:t>
      </w:r>
    </w:p>
    <w:p w14:paraId="785768A3"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lastRenderedPageBreak/>
        <w:t xml:space="preserve">Kasinja, C., &amp; Tilley, E. (2018). Formalization of Informal Waste Pickers’ Cooperatives in Blantyre, Malawi: A Feasibility Assessment. </w:t>
      </w:r>
      <w:r w:rsidRPr="00FB02FD">
        <w:rPr>
          <w:rFonts w:ascii="Times New Roman" w:hAnsi="Times New Roman" w:cs="Times New Roman"/>
          <w:i/>
          <w:iCs/>
          <w:sz w:val="24"/>
        </w:rPr>
        <w:t>Sustainability</w:t>
      </w:r>
      <w:r w:rsidRPr="00FB02FD">
        <w:rPr>
          <w:rFonts w:ascii="Times New Roman" w:hAnsi="Times New Roman" w:cs="Times New Roman"/>
          <w:sz w:val="24"/>
        </w:rPr>
        <w:t xml:space="preserve">, </w:t>
      </w:r>
      <w:r w:rsidRPr="00FB02FD">
        <w:rPr>
          <w:rFonts w:ascii="Times New Roman" w:hAnsi="Times New Roman" w:cs="Times New Roman"/>
          <w:i/>
          <w:iCs/>
          <w:sz w:val="24"/>
        </w:rPr>
        <w:t>10</w:t>
      </w:r>
      <w:r w:rsidRPr="00FB02FD">
        <w:rPr>
          <w:rFonts w:ascii="Times New Roman" w:hAnsi="Times New Roman" w:cs="Times New Roman"/>
          <w:sz w:val="24"/>
        </w:rPr>
        <w:t>(4), 1149. https://doi.org/10.3390/su10041149</w:t>
      </w:r>
    </w:p>
    <w:p w14:paraId="4C5627DB"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Malawi 24. (2022, April 28). </w:t>
      </w:r>
      <w:r w:rsidRPr="00FB02FD">
        <w:rPr>
          <w:rFonts w:ascii="Times New Roman" w:hAnsi="Times New Roman" w:cs="Times New Roman"/>
          <w:i/>
          <w:iCs/>
          <w:sz w:val="24"/>
        </w:rPr>
        <w:t>Govt increases civil servants’ salaries</w:t>
      </w:r>
      <w:r w:rsidRPr="00FB02FD">
        <w:rPr>
          <w:rFonts w:ascii="Times New Roman" w:hAnsi="Times New Roman" w:cs="Times New Roman"/>
          <w:sz w:val="24"/>
        </w:rPr>
        <w:t>. Malawi 24. https://malawi24.com/2022/04/28/govt-increases-civil-servants-salaries/</w:t>
      </w:r>
    </w:p>
    <w:p w14:paraId="2043D31A"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MERA. (2022, September 14). REVIEW OF PRICES OF PETROL, DIESEL, AND PARAFFIN FOR THE MONTH OF SEPTEMBER 2022. </w:t>
      </w:r>
      <w:r w:rsidRPr="00FB02FD">
        <w:rPr>
          <w:rFonts w:ascii="Times New Roman" w:hAnsi="Times New Roman" w:cs="Times New Roman"/>
          <w:i/>
          <w:iCs/>
          <w:sz w:val="24"/>
        </w:rPr>
        <w:t>Malawi Energy Regulatory Authority</w:t>
      </w:r>
      <w:r w:rsidRPr="00FB02FD">
        <w:rPr>
          <w:rFonts w:ascii="Times New Roman" w:hAnsi="Times New Roman" w:cs="Times New Roman"/>
          <w:sz w:val="24"/>
        </w:rPr>
        <w:t>. https://mera.mw/2022/09/14/review-of-prices-of-petrol-diesel-and-paraffin-for-the-month-of-september-2022/</w:t>
      </w:r>
    </w:p>
    <w:p w14:paraId="65065E6A"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Mpanang’ombe, W., Mallory, A., &amp; Tilley, E. (2021). Poverty, politics and plastic: Organic waste sorting in Blantyre’s public markets. </w:t>
      </w:r>
      <w:r w:rsidRPr="00FB02FD">
        <w:rPr>
          <w:rFonts w:ascii="Times New Roman" w:hAnsi="Times New Roman" w:cs="Times New Roman"/>
          <w:i/>
          <w:iCs/>
          <w:sz w:val="24"/>
        </w:rPr>
        <w:t>Journal of Urban Management</w:t>
      </w:r>
      <w:r w:rsidRPr="00FB02FD">
        <w:rPr>
          <w:rFonts w:ascii="Times New Roman" w:hAnsi="Times New Roman" w:cs="Times New Roman"/>
          <w:sz w:val="24"/>
        </w:rPr>
        <w:t xml:space="preserve">, </w:t>
      </w:r>
      <w:r w:rsidRPr="00FB02FD">
        <w:rPr>
          <w:rFonts w:ascii="Times New Roman" w:hAnsi="Times New Roman" w:cs="Times New Roman"/>
          <w:i/>
          <w:iCs/>
          <w:sz w:val="24"/>
        </w:rPr>
        <w:t>10</w:t>
      </w:r>
      <w:r w:rsidRPr="00FB02FD">
        <w:rPr>
          <w:rFonts w:ascii="Times New Roman" w:hAnsi="Times New Roman" w:cs="Times New Roman"/>
          <w:sz w:val="24"/>
        </w:rPr>
        <w:t>(3), 192–204. https://doi.org/10.1016/j.jum.2021.05.001</w:t>
      </w:r>
    </w:p>
    <w:p w14:paraId="4060FDC5"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Ndau, H., &amp; Tilley, E. (2018). Willingness to Pay for Improved Household Solid Waste Collection in Blantyre, Malawi. </w:t>
      </w:r>
      <w:r w:rsidRPr="00FB02FD">
        <w:rPr>
          <w:rFonts w:ascii="Times New Roman" w:hAnsi="Times New Roman" w:cs="Times New Roman"/>
          <w:i/>
          <w:iCs/>
          <w:sz w:val="24"/>
        </w:rPr>
        <w:t>Economies</w:t>
      </w:r>
      <w:r w:rsidRPr="00FB02FD">
        <w:rPr>
          <w:rFonts w:ascii="Times New Roman" w:hAnsi="Times New Roman" w:cs="Times New Roman"/>
          <w:sz w:val="24"/>
        </w:rPr>
        <w:t xml:space="preserve">, </w:t>
      </w:r>
      <w:r w:rsidRPr="00FB02FD">
        <w:rPr>
          <w:rFonts w:ascii="Times New Roman" w:hAnsi="Times New Roman" w:cs="Times New Roman"/>
          <w:i/>
          <w:iCs/>
          <w:sz w:val="24"/>
        </w:rPr>
        <w:t>6</w:t>
      </w:r>
      <w:r w:rsidRPr="00FB02FD">
        <w:rPr>
          <w:rFonts w:ascii="Times New Roman" w:hAnsi="Times New Roman" w:cs="Times New Roman"/>
          <w:sz w:val="24"/>
        </w:rPr>
        <w:t>(4), Article 4. https://doi.org/10.3390/economies6040054</w:t>
      </w:r>
    </w:p>
    <w:p w14:paraId="63F452AB"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Okot-Okumu, J. (2012). Solid Waste Management in African Cities – East Africa. In </w:t>
      </w:r>
      <w:r w:rsidRPr="00FB02FD">
        <w:rPr>
          <w:rFonts w:ascii="Times New Roman" w:hAnsi="Times New Roman" w:cs="Times New Roman"/>
          <w:i/>
          <w:iCs/>
          <w:sz w:val="24"/>
        </w:rPr>
        <w:t>Waste Management—An Integrated Vision</w:t>
      </w:r>
      <w:r w:rsidRPr="00FB02FD">
        <w:rPr>
          <w:rFonts w:ascii="Times New Roman" w:hAnsi="Times New Roman" w:cs="Times New Roman"/>
          <w:sz w:val="24"/>
        </w:rPr>
        <w:t>. IntechOpen. https://doi.org/10.5772/50241</w:t>
      </w:r>
    </w:p>
    <w:p w14:paraId="2F145DBD"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Raucq, J., Sörensen, K., &amp; Cattrysse, D. (2019). Solving a real-life roll-on–roll-off waste collection problem with column generation. </w:t>
      </w:r>
      <w:r w:rsidRPr="00FB02FD">
        <w:rPr>
          <w:rFonts w:ascii="Times New Roman" w:hAnsi="Times New Roman" w:cs="Times New Roman"/>
          <w:i/>
          <w:iCs/>
          <w:sz w:val="24"/>
        </w:rPr>
        <w:t>Journal on Vehicle Routing Algorithms</w:t>
      </w:r>
      <w:r w:rsidRPr="00FB02FD">
        <w:rPr>
          <w:rFonts w:ascii="Times New Roman" w:hAnsi="Times New Roman" w:cs="Times New Roman"/>
          <w:sz w:val="24"/>
        </w:rPr>
        <w:t xml:space="preserve">, </w:t>
      </w:r>
      <w:r w:rsidRPr="00FB02FD">
        <w:rPr>
          <w:rFonts w:ascii="Times New Roman" w:hAnsi="Times New Roman" w:cs="Times New Roman"/>
          <w:i/>
          <w:iCs/>
          <w:sz w:val="24"/>
        </w:rPr>
        <w:t>2</w:t>
      </w:r>
      <w:r w:rsidRPr="00FB02FD">
        <w:rPr>
          <w:rFonts w:ascii="Times New Roman" w:hAnsi="Times New Roman" w:cs="Times New Roman"/>
          <w:sz w:val="24"/>
        </w:rPr>
        <w:t>(1–4), 41–54. https://doi.org/10.1007/s41604-019-00013-6</w:t>
      </w:r>
    </w:p>
    <w:p w14:paraId="3B5CD98D"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Schoebitz, L., Bischoff, F., Lohri, C., Niwagaba, C., Siber, R., &amp; Strande, L. (2017). GIS Analysis and Optimisation of Faecal Sludge Logistics at City-Wide Scale in Kampala, Uganda. </w:t>
      </w:r>
      <w:r w:rsidRPr="00FB02FD">
        <w:rPr>
          <w:rFonts w:ascii="Times New Roman" w:hAnsi="Times New Roman" w:cs="Times New Roman"/>
          <w:i/>
          <w:iCs/>
          <w:sz w:val="24"/>
        </w:rPr>
        <w:t>Sustainability</w:t>
      </w:r>
      <w:r w:rsidRPr="00FB02FD">
        <w:rPr>
          <w:rFonts w:ascii="Times New Roman" w:hAnsi="Times New Roman" w:cs="Times New Roman"/>
          <w:sz w:val="24"/>
        </w:rPr>
        <w:t xml:space="preserve">, </w:t>
      </w:r>
      <w:r w:rsidRPr="00FB02FD">
        <w:rPr>
          <w:rFonts w:ascii="Times New Roman" w:hAnsi="Times New Roman" w:cs="Times New Roman"/>
          <w:i/>
          <w:iCs/>
          <w:sz w:val="24"/>
        </w:rPr>
        <w:t>9</w:t>
      </w:r>
      <w:r w:rsidRPr="00FB02FD">
        <w:rPr>
          <w:rFonts w:ascii="Times New Roman" w:hAnsi="Times New Roman" w:cs="Times New Roman"/>
          <w:sz w:val="24"/>
        </w:rPr>
        <w:t>(2), 194. https://doi.org/10.3390/su9020194</w:t>
      </w:r>
    </w:p>
    <w:p w14:paraId="7412D168"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Schübeler, P. (n.d.). </w:t>
      </w:r>
      <w:r w:rsidRPr="00FB02FD">
        <w:rPr>
          <w:rFonts w:ascii="Times New Roman" w:hAnsi="Times New Roman" w:cs="Times New Roman"/>
          <w:i/>
          <w:iCs/>
          <w:sz w:val="24"/>
        </w:rPr>
        <w:t>ConceptualFramework</w:t>
      </w:r>
      <w:r w:rsidRPr="00FB02FD">
        <w:rPr>
          <w:rFonts w:ascii="Times New Roman" w:hAnsi="Times New Roman" w:cs="Times New Roman"/>
          <w:sz w:val="24"/>
        </w:rPr>
        <w:t>. 59.</w:t>
      </w:r>
    </w:p>
    <w:p w14:paraId="10F88529"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lastRenderedPageBreak/>
        <w:t xml:space="preserve">UN-Habitat. (2020). </w:t>
      </w:r>
      <w:r w:rsidRPr="00FB02FD">
        <w:rPr>
          <w:rFonts w:ascii="Times New Roman" w:hAnsi="Times New Roman" w:cs="Times New Roman"/>
          <w:i/>
          <w:iCs/>
          <w:sz w:val="24"/>
        </w:rPr>
        <w:t>Urbanization in Malawi: Building inclusive &amp; sustainable cities</w:t>
      </w:r>
      <w:r w:rsidRPr="00FB02FD">
        <w:rPr>
          <w:rFonts w:ascii="Times New Roman" w:hAnsi="Times New Roman" w:cs="Times New Roman"/>
          <w:sz w:val="24"/>
        </w:rPr>
        <w:t>. https://unhabitat.org/malawi</w:t>
      </w:r>
    </w:p>
    <w:p w14:paraId="29192B78"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USAID, &amp; Nathan Associates Inc. (2018). </w:t>
      </w:r>
      <w:r w:rsidRPr="00FB02FD">
        <w:rPr>
          <w:rFonts w:ascii="Times New Roman" w:hAnsi="Times New Roman" w:cs="Times New Roman"/>
          <w:i/>
          <w:iCs/>
          <w:sz w:val="24"/>
        </w:rPr>
        <w:t>MALAWI WAGE BILL ANALYSIS, Leadership in Public Financial Management II</w:t>
      </w:r>
      <w:r w:rsidRPr="00FB02FD">
        <w:rPr>
          <w:rFonts w:ascii="Times New Roman" w:hAnsi="Times New Roman" w:cs="Times New Roman"/>
          <w:sz w:val="24"/>
        </w:rPr>
        <w:t xml:space="preserve"> (p. 47). USAID.</w:t>
      </w:r>
    </w:p>
    <w:p w14:paraId="45A56F90" w14:textId="77777777" w:rsidR="00FB02FD" w:rsidRPr="00FB02FD" w:rsidRDefault="00FB02FD" w:rsidP="00FB02FD">
      <w:pPr>
        <w:pStyle w:val="Bibliography"/>
        <w:rPr>
          <w:rFonts w:ascii="Times New Roman" w:hAnsi="Times New Roman" w:cs="Times New Roman"/>
          <w:sz w:val="24"/>
        </w:rPr>
      </w:pPr>
      <w:r w:rsidRPr="00FB02FD">
        <w:rPr>
          <w:rFonts w:ascii="Times New Roman" w:hAnsi="Times New Roman" w:cs="Times New Roman"/>
          <w:sz w:val="24"/>
        </w:rPr>
        <w:t xml:space="preserve">Zeleza-Manda, M. A. (2009). </w:t>
      </w:r>
      <w:r w:rsidRPr="00FB02FD">
        <w:rPr>
          <w:rFonts w:ascii="Times New Roman" w:hAnsi="Times New Roman" w:cs="Times New Roman"/>
          <w:i/>
          <w:iCs/>
          <w:sz w:val="24"/>
        </w:rPr>
        <w:t>Water and sanitation in urban Malawi: Can the millennium development goals be met? : a study of informal settlements in three cities</w:t>
      </w:r>
      <w:r w:rsidRPr="00FB02FD">
        <w:rPr>
          <w:rFonts w:ascii="Times New Roman" w:hAnsi="Times New Roman" w:cs="Times New Roman"/>
          <w:sz w:val="24"/>
        </w:rPr>
        <w:t>. International Institute for Environment and Development.</w:t>
      </w:r>
    </w:p>
    <w:p w14:paraId="63D0AE16" w14:textId="4A7BDC97"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42E74" w14:textId="77777777" w:rsidR="00526AE6" w:rsidRDefault="00526AE6" w:rsidP="00ED6D30">
      <w:r>
        <w:separator/>
      </w:r>
    </w:p>
  </w:endnote>
  <w:endnote w:type="continuationSeparator" w:id="0">
    <w:p w14:paraId="4A6E783C" w14:textId="77777777" w:rsidR="00526AE6" w:rsidRDefault="00526AE6"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4C638" w14:textId="77777777" w:rsidR="00526AE6" w:rsidRDefault="00526AE6" w:rsidP="00ED6D30">
      <w:r>
        <w:separator/>
      </w:r>
    </w:p>
  </w:footnote>
  <w:footnote w:type="continuationSeparator" w:id="0">
    <w:p w14:paraId="0799EE7A" w14:textId="77777777" w:rsidR="00526AE6" w:rsidRDefault="00526AE6" w:rsidP="00ED6D30">
      <w:r>
        <w:continuationSeparator/>
      </w:r>
    </w:p>
  </w:footnote>
  <w:footnote w:id="1">
    <w:p w14:paraId="605FA049" w14:textId="7FC754EC" w:rsidR="009343B7" w:rsidRPr="009343B7" w:rsidRDefault="009343B7">
      <w:pPr>
        <w:pStyle w:val="FootnoteText"/>
        <w:rPr>
          <w:lang w:val="en-US"/>
        </w:rPr>
      </w:pPr>
      <w:r>
        <w:rPr>
          <w:rStyle w:val="FootnoteReference"/>
        </w:rPr>
        <w:footnoteRef/>
      </w:r>
      <w:r>
        <w:t xml:space="preserve"> </w:t>
      </w:r>
      <w:r>
        <w:rPr>
          <w:lang w:val="en-US"/>
        </w:rPr>
        <w:t>It is later found th</w:t>
      </w:r>
      <w:r w:rsidR="00A0375D">
        <w:rPr>
          <w:lang w:val="en-US"/>
        </w:rPr>
        <w:t xml:space="preserve">at in all the optimization solving, the optimal solution is found early, when the gap is still wide, and the computational effort is in narrowing this gap by adding cuts and planes, which increases the lower bound. As such, when computation time is too high (above a few hours), this gap is often relaxed. </w:t>
      </w:r>
    </w:p>
  </w:footnote>
  <w:footnote w:id="2">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3">
    <w:p w14:paraId="64F5F341" w14:textId="1E4EF858"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B5577A">
        <w:rPr>
          <w:lang w:val="en-US"/>
        </w:rPr>
        <w:instrText xml:space="preserve"> ADDIN ZOTERO_ITEM CSL_CITATION {"citationID":"uQbKRt5g","properties":{"formattedCitation":"(Coffey &amp; Coad, 2010)","plainCitation":"(Coffey &amp; Coad, 2010)","noteIndex":3},"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B5577A" w:rsidRPr="00B5577A">
        <w:rPr>
          <w:rFonts w:cs="Times"/>
        </w:rPr>
        <w:t>(Coffey &amp;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B5577A">
        <w:rPr>
          <w:lang w:val="en-US"/>
        </w:rPr>
        <w:instrText xml:space="preserve"> ADDIN ZOTERO_ITEM CSL_CITATION {"citationID":"ek1dIusR","properties":{"formattedCitation":"(USAID &amp; Nathan Associates Inc., 2018)","plainCitation":"(USAID &amp; Nathan Associates Inc., 2018)","noteIndex":3},"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B5577A" w:rsidRPr="00B5577A">
        <w:rPr>
          <w:rFonts w:cs="Times"/>
        </w:rPr>
        <w:t>(USAID &amp;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B5577A">
        <w:rPr>
          <w:lang w:val="en-US"/>
        </w:rPr>
        <w:instrText xml:space="preserve"> ADDIN ZOTERO_ITEM CSL_CITATION {"citationID":"xawoCk5F","properties":{"formattedCitation":"(Malawi 24, 2022)","plainCitation":"(Malawi 24, 2022)","noteIndex":3},"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B5577A" w:rsidRPr="00B5577A">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w:t>
      </w:r>
      <w:r w:rsidR="005324AB">
        <w:rPr>
          <w:lang w:val="en-US"/>
        </w:rPr>
        <w:t>Mio.</w:t>
      </w:r>
      <w:r w:rsidR="000B3DF3">
        <w:rPr>
          <w:lang w:val="en-US"/>
        </w:rPr>
        <w:t>/</w:t>
      </w:r>
      <w:r w:rsidR="0025688D">
        <w:rPr>
          <w:lang w:val="en-US"/>
        </w:rPr>
        <w:t>year.</w:t>
      </w:r>
    </w:p>
  </w:footnote>
  <w:footnote w:id="4">
    <w:p w14:paraId="65C72913" w14:textId="4319E1A9"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B5577A">
        <w:rPr>
          <w:lang w:val="en-US"/>
        </w:rPr>
        <w:instrText xml:space="preserve"> ADDIN ZOTERO_ITEM CSL_CITATION {"citationID":"9Q19oX8o","properties":{"formattedCitation":"(MERA, 2022)","plainCitation":"(MERA, 2022)","noteIndex":4},"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B5577A" w:rsidRPr="00B5577A">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5">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6">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7">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3B9A"/>
    <w:rsid w:val="00025D6B"/>
    <w:rsid w:val="00026A9F"/>
    <w:rsid w:val="00026FA2"/>
    <w:rsid w:val="00030105"/>
    <w:rsid w:val="00031F25"/>
    <w:rsid w:val="00033521"/>
    <w:rsid w:val="00033BB9"/>
    <w:rsid w:val="00034223"/>
    <w:rsid w:val="0003677A"/>
    <w:rsid w:val="000371E7"/>
    <w:rsid w:val="00037711"/>
    <w:rsid w:val="00043FB6"/>
    <w:rsid w:val="00046ACB"/>
    <w:rsid w:val="00050D7E"/>
    <w:rsid w:val="00051D95"/>
    <w:rsid w:val="000520A4"/>
    <w:rsid w:val="00052288"/>
    <w:rsid w:val="00052F14"/>
    <w:rsid w:val="00052FA3"/>
    <w:rsid w:val="00053EC0"/>
    <w:rsid w:val="0005431C"/>
    <w:rsid w:val="00054AE0"/>
    <w:rsid w:val="00055675"/>
    <w:rsid w:val="000558F5"/>
    <w:rsid w:val="00055BD3"/>
    <w:rsid w:val="0006024D"/>
    <w:rsid w:val="00064E13"/>
    <w:rsid w:val="00064F3C"/>
    <w:rsid w:val="00070023"/>
    <w:rsid w:val="00072436"/>
    <w:rsid w:val="00072991"/>
    <w:rsid w:val="00072C03"/>
    <w:rsid w:val="00072CD6"/>
    <w:rsid w:val="000732B4"/>
    <w:rsid w:val="00073364"/>
    <w:rsid w:val="000768D2"/>
    <w:rsid w:val="00077294"/>
    <w:rsid w:val="000800EA"/>
    <w:rsid w:val="000832E8"/>
    <w:rsid w:val="00084009"/>
    <w:rsid w:val="00084680"/>
    <w:rsid w:val="00085951"/>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6C5"/>
    <w:rsid w:val="000B67FE"/>
    <w:rsid w:val="000B7E02"/>
    <w:rsid w:val="000C026B"/>
    <w:rsid w:val="000C2D63"/>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0997"/>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42D73"/>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57FC"/>
    <w:rsid w:val="001770ED"/>
    <w:rsid w:val="001773EA"/>
    <w:rsid w:val="00177E68"/>
    <w:rsid w:val="00180227"/>
    <w:rsid w:val="001816BD"/>
    <w:rsid w:val="00181EB0"/>
    <w:rsid w:val="0018309D"/>
    <w:rsid w:val="00183DB3"/>
    <w:rsid w:val="001848EC"/>
    <w:rsid w:val="00185ACF"/>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131"/>
    <w:rsid w:val="001B154B"/>
    <w:rsid w:val="001B1D2C"/>
    <w:rsid w:val="001B2D10"/>
    <w:rsid w:val="001B3774"/>
    <w:rsid w:val="001B6018"/>
    <w:rsid w:val="001C1B42"/>
    <w:rsid w:val="001C426B"/>
    <w:rsid w:val="001C4BF5"/>
    <w:rsid w:val="001D217E"/>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09B"/>
    <w:rsid w:val="002013DD"/>
    <w:rsid w:val="002018A6"/>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397B"/>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4311B"/>
    <w:rsid w:val="002458B2"/>
    <w:rsid w:val="00251CF8"/>
    <w:rsid w:val="00254DF0"/>
    <w:rsid w:val="00256887"/>
    <w:rsid w:val="0025688D"/>
    <w:rsid w:val="00256971"/>
    <w:rsid w:val="0025747C"/>
    <w:rsid w:val="0026004E"/>
    <w:rsid w:val="00260C0F"/>
    <w:rsid w:val="00260F3F"/>
    <w:rsid w:val="00265109"/>
    <w:rsid w:val="002651C0"/>
    <w:rsid w:val="00265D2A"/>
    <w:rsid w:val="00266191"/>
    <w:rsid w:val="00273A33"/>
    <w:rsid w:val="00274871"/>
    <w:rsid w:val="00274F04"/>
    <w:rsid w:val="00276709"/>
    <w:rsid w:val="002816A0"/>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A6E8C"/>
    <w:rsid w:val="002B33A2"/>
    <w:rsid w:val="002B40CD"/>
    <w:rsid w:val="002B56F2"/>
    <w:rsid w:val="002B5DE6"/>
    <w:rsid w:val="002B5E2A"/>
    <w:rsid w:val="002B6162"/>
    <w:rsid w:val="002C027E"/>
    <w:rsid w:val="002C1FA5"/>
    <w:rsid w:val="002C3A98"/>
    <w:rsid w:val="002C47C3"/>
    <w:rsid w:val="002C6419"/>
    <w:rsid w:val="002C7D0F"/>
    <w:rsid w:val="002D09EA"/>
    <w:rsid w:val="002D18A3"/>
    <w:rsid w:val="002D53D0"/>
    <w:rsid w:val="002D5EF5"/>
    <w:rsid w:val="002D68DD"/>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06728"/>
    <w:rsid w:val="0031234F"/>
    <w:rsid w:val="00314017"/>
    <w:rsid w:val="00314942"/>
    <w:rsid w:val="003209CB"/>
    <w:rsid w:val="00320BCF"/>
    <w:rsid w:val="00325313"/>
    <w:rsid w:val="00325E80"/>
    <w:rsid w:val="0032697F"/>
    <w:rsid w:val="0032766E"/>
    <w:rsid w:val="00330B41"/>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48D"/>
    <w:rsid w:val="00345926"/>
    <w:rsid w:val="00346369"/>
    <w:rsid w:val="00347423"/>
    <w:rsid w:val="003537CA"/>
    <w:rsid w:val="00356270"/>
    <w:rsid w:val="00356D82"/>
    <w:rsid w:val="00356E6F"/>
    <w:rsid w:val="0035773D"/>
    <w:rsid w:val="00357988"/>
    <w:rsid w:val="00357AC5"/>
    <w:rsid w:val="003614CD"/>
    <w:rsid w:val="00364A3B"/>
    <w:rsid w:val="00366CD4"/>
    <w:rsid w:val="003671F4"/>
    <w:rsid w:val="0036764F"/>
    <w:rsid w:val="00371211"/>
    <w:rsid w:val="00373D00"/>
    <w:rsid w:val="00373F1F"/>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0394"/>
    <w:rsid w:val="003B0BB7"/>
    <w:rsid w:val="003B751B"/>
    <w:rsid w:val="003B761E"/>
    <w:rsid w:val="003C1A0F"/>
    <w:rsid w:val="003C3B78"/>
    <w:rsid w:val="003C46C0"/>
    <w:rsid w:val="003C5264"/>
    <w:rsid w:val="003C5777"/>
    <w:rsid w:val="003C6227"/>
    <w:rsid w:val="003D1106"/>
    <w:rsid w:val="003D3EB4"/>
    <w:rsid w:val="003D44F5"/>
    <w:rsid w:val="003D55C9"/>
    <w:rsid w:val="003D77B9"/>
    <w:rsid w:val="003E251E"/>
    <w:rsid w:val="003E2FE5"/>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0F60"/>
    <w:rsid w:val="00423224"/>
    <w:rsid w:val="00423BC1"/>
    <w:rsid w:val="00424268"/>
    <w:rsid w:val="00425223"/>
    <w:rsid w:val="00425CFF"/>
    <w:rsid w:val="004327BA"/>
    <w:rsid w:val="004332AA"/>
    <w:rsid w:val="004343ED"/>
    <w:rsid w:val="00434E2C"/>
    <w:rsid w:val="004425B3"/>
    <w:rsid w:val="00443321"/>
    <w:rsid w:val="004446C6"/>
    <w:rsid w:val="00444A06"/>
    <w:rsid w:val="004464C6"/>
    <w:rsid w:val="00447D7A"/>
    <w:rsid w:val="0045185A"/>
    <w:rsid w:val="00452227"/>
    <w:rsid w:val="00452D8E"/>
    <w:rsid w:val="00452E75"/>
    <w:rsid w:val="00454D38"/>
    <w:rsid w:val="00455ECA"/>
    <w:rsid w:val="00462DF2"/>
    <w:rsid w:val="00463EE7"/>
    <w:rsid w:val="004667FA"/>
    <w:rsid w:val="00471902"/>
    <w:rsid w:val="00472327"/>
    <w:rsid w:val="00474032"/>
    <w:rsid w:val="00474B0E"/>
    <w:rsid w:val="00476B56"/>
    <w:rsid w:val="004804C0"/>
    <w:rsid w:val="004829EA"/>
    <w:rsid w:val="00482A0C"/>
    <w:rsid w:val="00484DDC"/>
    <w:rsid w:val="00485076"/>
    <w:rsid w:val="004851BA"/>
    <w:rsid w:val="004851F2"/>
    <w:rsid w:val="00486BD6"/>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E7E6A"/>
    <w:rsid w:val="004F1699"/>
    <w:rsid w:val="004F215C"/>
    <w:rsid w:val="004F47C5"/>
    <w:rsid w:val="005005F7"/>
    <w:rsid w:val="0050250A"/>
    <w:rsid w:val="0050380E"/>
    <w:rsid w:val="0050689A"/>
    <w:rsid w:val="00513F99"/>
    <w:rsid w:val="0051402A"/>
    <w:rsid w:val="00515758"/>
    <w:rsid w:val="00520A43"/>
    <w:rsid w:val="0052109E"/>
    <w:rsid w:val="00521A18"/>
    <w:rsid w:val="005224E0"/>
    <w:rsid w:val="00525D19"/>
    <w:rsid w:val="005262A2"/>
    <w:rsid w:val="00526AE6"/>
    <w:rsid w:val="0053079C"/>
    <w:rsid w:val="00531982"/>
    <w:rsid w:val="005324AB"/>
    <w:rsid w:val="00535214"/>
    <w:rsid w:val="00536AA2"/>
    <w:rsid w:val="0054078C"/>
    <w:rsid w:val="00541682"/>
    <w:rsid w:val="005422EC"/>
    <w:rsid w:val="0054374A"/>
    <w:rsid w:val="00545F82"/>
    <w:rsid w:val="0054606E"/>
    <w:rsid w:val="00546D10"/>
    <w:rsid w:val="00547A5E"/>
    <w:rsid w:val="00552E04"/>
    <w:rsid w:val="00554C79"/>
    <w:rsid w:val="00561098"/>
    <w:rsid w:val="005644D1"/>
    <w:rsid w:val="005700CA"/>
    <w:rsid w:val="00570C39"/>
    <w:rsid w:val="00571521"/>
    <w:rsid w:val="00573574"/>
    <w:rsid w:val="00574B4F"/>
    <w:rsid w:val="00576364"/>
    <w:rsid w:val="00580D74"/>
    <w:rsid w:val="0058277D"/>
    <w:rsid w:val="00584902"/>
    <w:rsid w:val="005866E8"/>
    <w:rsid w:val="0058726C"/>
    <w:rsid w:val="00587301"/>
    <w:rsid w:val="00587C94"/>
    <w:rsid w:val="0059005A"/>
    <w:rsid w:val="00590DC6"/>
    <w:rsid w:val="005916AD"/>
    <w:rsid w:val="0059188B"/>
    <w:rsid w:val="00592C1E"/>
    <w:rsid w:val="00595D97"/>
    <w:rsid w:val="005A1C55"/>
    <w:rsid w:val="005A210D"/>
    <w:rsid w:val="005A3FD9"/>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5D2"/>
    <w:rsid w:val="005C2457"/>
    <w:rsid w:val="005C476D"/>
    <w:rsid w:val="005C52AA"/>
    <w:rsid w:val="005C5CD1"/>
    <w:rsid w:val="005C6844"/>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3D11"/>
    <w:rsid w:val="00616E35"/>
    <w:rsid w:val="0061793A"/>
    <w:rsid w:val="00620A7D"/>
    <w:rsid w:val="006217C7"/>
    <w:rsid w:val="00621C71"/>
    <w:rsid w:val="00621F81"/>
    <w:rsid w:val="00623A57"/>
    <w:rsid w:val="0062590E"/>
    <w:rsid w:val="00632ACA"/>
    <w:rsid w:val="00633C79"/>
    <w:rsid w:val="006348C5"/>
    <w:rsid w:val="00635174"/>
    <w:rsid w:val="00636D22"/>
    <w:rsid w:val="006376F3"/>
    <w:rsid w:val="006410D8"/>
    <w:rsid w:val="006445BF"/>
    <w:rsid w:val="00644C81"/>
    <w:rsid w:val="006463E0"/>
    <w:rsid w:val="006514E1"/>
    <w:rsid w:val="00651A85"/>
    <w:rsid w:val="0065292F"/>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60"/>
    <w:rsid w:val="006B1B8A"/>
    <w:rsid w:val="006B4C02"/>
    <w:rsid w:val="006C12BA"/>
    <w:rsid w:val="006C2AAF"/>
    <w:rsid w:val="006C2BDC"/>
    <w:rsid w:val="006D23A4"/>
    <w:rsid w:val="006D2E98"/>
    <w:rsid w:val="006D2F39"/>
    <w:rsid w:val="006D601C"/>
    <w:rsid w:val="006E14AE"/>
    <w:rsid w:val="006E176D"/>
    <w:rsid w:val="006E292D"/>
    <w:rsid w:val="006E3A9C"/>
    <w:rsid w:val="006E43C3"/>
    <w:rsid w:val="006E6599"/>
    <w:rsid w:val="006F0AE1"/>
    <w:rsid w:val="006F0BF8"/>
    <w:rsid w:val="006F0CB5"/>
    <w:rsid w:val="006F2195"/>
    <w:rsid w:val="006F2791"/>
    <w:rsid w:val="006F3A8F"/>
    <w:rsid w:val="007042FA"/>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6296A"/>
    <w:rsid w:val="00766352"/>
    <w:rsid w:val="0077071F"/>
    <w:rsid w:val="00770E60"/>
    <w:rsid w:val="00771574"/>
    <w:rsid w:val="007736EA"/>
    <w:rsid w:val="00775545"/>
    <w:rsid w:val="0077575A"/>
    <w:rsid w:val="00775894"/>
    <w:rsid w:val="00776FC9"/>
    <w:rsid w:val="00781D04"/>
    <w:rsid w:val="00782CA3"/>
    <w:rsid w:val="00783059"/>
    <w:rsid w:val="00784709"/>
    <w:rsid w:val="007847B6"/>
    <w:rsid w:val="00795189"/>
    <w:rsid w:val="0079544C"/>
    <w:rsid w:val="00795E93"/>
    <w:rsid w:val="00796270"/>
    <w:rsid w:val="00796B8F"/>
    <w:rsid w:val="007A0534"/>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31C"/>
    <w:rsid w:val="007D347E"/>
    <w:rsid w:val="007D6F68"/>
    <w:rsid w:val="007E0E5C"/>
    <w:rsid w:val="007E1189"/>
    <w:rsid w:val="007E1216"/>
    <w:rsid w:val="007E1ED9"/>
    <w:rsid w:val="007E270B"/>
    <w:rsid w:val="007E2AD4"/>
    <w:rsid w:val="007E64F0"/>
    <w:rsid w:val="007F124D"/>
    <w:rsid w:val="007F316A"/>
    <w:rsid w:val="007F59FA"/>
    <w:rsid w:val="007F5C60"/>
    <w:rsid w:val="007F62C9"/>
    <w:rsid w:val="007F7963"/>
    <w:rsid w:val="00805F1A"/>
    <w:rsid w:val="00814199"/>
    <w:rsid w:val="00814B08"/>
    <w:rsid w:val="008167B2"/>
    <w:rsid w:val="0082294D"/>
    <w:rsid w:val="00825FD4"/>
    <w:rsid w:val="00826A1A"/>
    <w:rsid w:val="00826EAE"/>
    <w:rsid w:val="00827039"/>
    <w:rsid w:val="00830310"/>
    <w:rsid w:val="00830E7D"/>
    <w:rsid w:val="00832311"/>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0DFB"/>
    <w:rsid w:val="008614C3"/>
    <w:rsid w:val="00862189"/>
    <w:rsid w:val="00862CCE"/>
    <w:rsid w:val="00873674"/>
    <w:rsid w:val="008744A9"/>
    <w:rsid w:val="008750E8"/>
    <w:rsid w:val="008760CC"/>
    <w:rsid w:val="00876163"/>
    <w:rsid w:val="00877BC4"/>
    <w:rsid w:val="00881AF8"/>
    <w:rsid w:val="00881DF2"/>
    <w:rsid w:val="008826FF"/>
    <w:rsid w:val="008842B2"/>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743"/>
    <w:rsid w:val="008F49AC"/>
    <w:rsid w:val="008F5904"/>
    <w:rsid w:val="008F7A1B"/>
    <w:rsid w:val="0090056A"/>
    <w:rsid w:val="0090162C"/>
    <w:rsid w:val="0090657C"/>
    <w:rsid w:val="0090688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2AED"/>
    <w:rsid w:val="00933322"/>
    <w:rsid w:val="0093381E"/>
    <w:rsid w:val="009343B7"/>
    <w:rsid w:val="009345FD"/>
    <w:rsid w:val="00941B72"/>
    <w:rsid w:val="009430CC"/>
    <w:rsid w:val="009435AA"/>
    <w:rsid w:val="009507F8"/>
    <w:rsid w:val="0095080F"/>
    <w:rsid w:val="009523BC"/>
    <w:rsid w:val="00953B7B"/>
    <w:rsid w:val="009555DB"/>
    <w:rsid w:val="00955690"/>
    <w:rsid w:val="00960648"/>
    <w:rsid w:val="009607F6"/>
    <w:rsid w:val="00961367"/>
    <w:rsid w:val="009645D4"/>
    <w:rsid w:val="0096592F"/>
    <w:rsid w:val="009667FC"/>
    <w:rsid w:val="0097109A"/>
    <w:rsid w:val="0097354F"/>
    <w:rsid w:val="0097538A"/>
    <w:rsid w:val="0097632A"/>
    <w:rsid w:val="00976828"/>
    <w:rsid w:val="00981814"/>
    <w:rsid w:val="00984A4F"/>
    <w:rsid w:val="00985929"/>
    <w:rsid w:val="00986D0E"/>
    <w:rsid w:val="00987E0D"/>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B91"/>
    <w:rsid w:val="009C5C41"/>
    <w:rsid w:val="009D4331"/>
    <w:rsid w:val="009E2ABD"/>
    <w:rsid w:val="009E32C0"/>
    <w:rsid w:val="009E47CF"/>
    <w:rsid w:val="009E5D63"/>
    <w:rsid w:val="009E793C"/>
    <w:rsid w:val="009F0F47"/>
    <w:rsid w:val="009F12CB"/>
    <w:rsid w:val="009F4F7B"/>
    <w:rsid w:val="009F532A"/>
    <w:rsid w:val="009F6F36"/>
    <w:rsid w:val="009F7404"/>
    <w:rsid w:val="009F7C48"/>
    <w:rsid w:val="00A01443"/>
    <w:rsid w:val="00A0375D"/>
    <w:rsid w:val="00A03E16"/>
    <w:rsid w:val="00A054EE"/>
    <w:rsid w:val="00A05CA2"/>
    <w:rsid w:val="00A07368"/>
    <w:rsid w:val="00A121D6"/>
    <w:rsid w:val="00A12EA0"/>
    <w:rsid w:val="00A12EFC"/>
    <w:rsid w:val="00A13C01"/>
    <w:rsid w:val="00A140D9"/>
    <w:rsid w:val="00A142E9"/>
    <w:rsid w:val="00A16666"/>
    <w:rsid w:val="00A202F7"/>
    <w:rsid w:val="00A20905"/>
    <w:rsid w:val="00A21430"/>
    <w:rsid w:val="00A2223C"/>
    <w:rsid w:val="00A23805"/>
    <w:rsid w:val="00A239B0"/>
    <w:rsid w:val="00A25E24"/>
    <w:rsid w:val="00A270F5"/>
    <w:rsid w:val="00A318E3"/>
    <w:rsid w:val="00A330D4"/>
    <w:rsid w:val="00A33DCF"/>
    <w:rsid w:val="00A37277"/>
    <w:rsid w:val="00A4367E"/>
    <w:rsid w:val="00A43F10"/>
    <w:rsid w:val="00A43F7A"/>
    <w:rsid w:val="00A53174"/>
    <w:rsid w:val="00A53B93"/>
    <w:rsid w:val="00A54AF1"/>
    <w:rsid w:val="00A6120B"/>
    <w:rsid w:val="00A632CD"/>
    <w:rsid w:val="00A644C0"/>
    <w:rsid w:val="00A70E77"/>
    <w:rsid w:val="00A71391"/>
    <w:rsid w:val="00A749F0"/>
    <w:rsid w:val="00A77111"/>
    <w:rsid w:val="00A772A1"/>
    <w:rsid w:val="00A77A70"/>
    <w:rsid w:val="00A81B04"/>
    <w:rsid w:val="00A827CD"/>
    <w:rsid w:val="00A8461D"/>
    <w:rsid w:val="00A84A13"/>
    <w:rsid w:val="00A905AD"/>
    <w:rsid w:val="00A92CC4"/>
    <w:rsid w:val="00A92D0B"/>
    <w:rsid w:val="00A96E4C"/>
    <w:rsid w:val="00AA0095"/>
    <w:rsid w:val="00AA13FB"/>
    <w:rsid w:val="00AA2496"/>
    <w:rsid w:val="00AA303A"/>
    <w:rsid w:val="00AA3191"/>
    <w:rsid w:val="00AA47E6"/>
    <w:rsid w:val="00AA4F2B"/>
    <w:rsid w:val="00AA5979"/>
    <w:rsid w:val="00AB190A"/>
    <w:rsid w:val="00AB48CA"/>
    <w:rsid w:val="00AB48D9"/>
    <w:rsid w:val="00AB7C95"/>
    <w:rsid w:val="00AB7E3D"/>
    <w:rsid w:val="00AC0558"/>
    <w:rsid w:val="00AC3E96"/>
    <w:rsid w:val="00AC42DE"/>
    <w:rsid w:val="00AC4875"/>
    <w:rsid w:val="00AC4A09"/>
    <w:rsid w:val="00AC4B7B"/>
    <w:rsid w:val="00AC4D7D"/>
    <w:rsid w:val="00AC4F66"/>
    <w:rsid w:val="00AC529E"/>
    <w:rsid w:val="00AC5A3C"/>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186"/>
    <w:rsid w:val="00B1068E"/>
    <w:rsid w:val="00B11278"/>
    <w:rsid w:val="00B11D73"/>
    <w:rsid w:val="00B165C1"/>
    <w:rsid w:val="00B16DB0"/>
    <w:rsid w:val="00B17C58"/>
    <w:rsid w:val="00B20529"/>
    <w:rsid w:val="00B2094B"/>
    <w:rsid w:val="00B231DB"/>
    <w:rsid w:val="00B23639"/>
    <w:rsid w:val="00B24D35"/>
    <w:rsid w:val="00B263CC"/>
    <w:rsid w:val="00B26CC8"/>
    <w:rsid w:val="00B275D1"/>
    <w:rsid w:val="00B27F75"/>
    <w:rsid w:val="00B3170C"/>
    <w:rsid w:val="00B3325A"/>
    <w:rsid w:val="00B34245"/>
    <w:rsid w:val="00B34C20"/>
    <w:rsid w:val="00B414EE"/>
    <w:rsid w:val="00B41A4E"/>
    <w:rsid w:val="00B42A4F"/>
    <w:rsid w:val="00B43A43"/>
    <w:rsid w:val="00B45D92"/>
    <w:rsid w:val="00B50753"/>
    <w:rsid w:val="00B52FF1"/>
    <w:rsid w:val="00B53253"/>
    <w:rsid w:val="00B5369F"/>
    <w:rsid w:val="00B53BF3"/>
    <w:rsid w:val="00B5577A"/>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866C7"/>
    <w:rsid w:val="00B90D49"/>
    <w:rsid w:val="00B91D9F"/>
    <w:rsid w:val="00B927F0"/>
    <w:rsid w:val="00B93958"/>
    <w:rsid w:val="00B94A01"/>
    <w:rsid w:val="00B9500E"/>
    <w:rsid w:val="00B97253"/>
    <w:rsid w:val="00BA2BDB"/>
    <w:rsid w:val="00BA4005"/>
    <w:rsid w:val="00BA4EC9"/>
    <w:rsid w:val="00BA706F"/>
    <w:rsid w:val="00BB0154"/>
    <w:rsid w:val="00BB01B6"/>
    <w:rsid w:val="00BB4684"/>
    <w:rsid w:val="00BB515A"/>
    <w:rsid w:val="00BB56CB"/>
    <w:rsid w:val="00BC3A3D"/>
    <w:rsid w:val="00BC3D69"/>
    <w:rsid w:val="00BC5AF6"/>
    <w:rsid w:val="00BC6BB1"/>
    <w:rsid w:val="00BD01BA"/>
    <w:rsid w:val="00BD10AC"/>
    <w:rsid w:val="00BD63F2"/>
    <w:rsid w:val="00BE03C1"/>
    <w:rsid w:val="00BE0A90"/>
    <w:rsid w:val="00BE39B4"/>
    <w:rsid w:val="00BE3BE4"/>
    <w:rsid w:val="00BE6832"/>
    <w:rsid w:val="00BE76A2"/>
    <w:rsid w:val="00BE76DC"/>
    <w:rsid w:val="00BF4791"/>
    <w:rsid w:val="00BF57EE"/>
    <w:rsid w:val="00BF6383"/>
    <w:rsid w:val="00C02655"/>
    <w:rsid w:val="00C1164F"/>
    <w:rsid w:val="00C11E83"/>
    <w:rsid w:val="00C152F1"/>
    <w:rsid w:val="00C20145"/>
    <w:rsid w:val="00C21370"/>
    <w:rsid w:val="00C224D8"/>
    <w:rsid w:val="00C234CD"/>
    <w:rsid w:val="00C237B2"/>
    <w:rsid w:val="00C23866"/>
    <w:rsid w:val="00C2402A"/>
    <w:rsid w:val="00C2629F"/>
    <w:rsid w:val="00C3076C"/>
    <w:rsid w:val="00C30F9D"/>
    <w:rsid w:val="00C31288"/>
    <w:rsid w:val="00C312F2"/>
    <w:rsid w:val="00C339AC"/>
    <w:rsid w:val="00C3461D"/>
    <w:rsid w:val="00C43758"/>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0DA2"/>
    <w:rsid w:val="00CD2BF9"/>
    <w:rsid w:val="00CD322A"/>
    <w:rsid w:val="00CD5883"/>
    <w:rsid w:val="00CD5EF4"/>
    <w:rsid w:val="00CE00B3"/>
    <w:rsid w:val="00CE09A5"/>
    <w:rsid w:val="00CE107A"/>
    <w:rsid w:val="00CE45E8"/>
    <w:rsid w:val="00CE4647"/>
    <w:rsid w:val="00CE58E6"/>
    <w:rsid w:val="00CE6A42"/>
    <w:rsid w:val="00CE70F9"/>
    <w:rsid w:val="00CE75C2"/>
    <w:rsid w:val="00CE7BA9"/>
    <w:rsid w:val="00CF0851"/>
    <w:rsid w:val="00CF1319"/>
    <w:rsid w:val="00CF1D9E"/>
    <w:rsid w:val="00CF49C5"/>
    <w:rsid w:val="00CF755B"/>
    <w:rsid w:val="00D000C1"/>
    <w:rsid w:val="00D03CEE"/>
    <w:rsid w:val="00D0514F"/>
    <w:rsid w:val="00D060DE"/>
    <w:rsid w:val="00D11042"/>
    <w:rsid w:val="00D12BB0"/>
    <w:rsid w:val="00D130BB"/>
    <w:rsid w:val="00D131CD"/>
    <w:rsid w:val="00D13C77"/>
    <w:rsid w:val="00D17B5C"/>
    <w:rsid w:val="00D21496"/>
    <w:rsid w:val="00D21705"/>
    <w:rsid w:val="00D21BF9"/>
    <w:rsid w:val="00D223F9"/>
    <w:rsid w:val="00D231E9"/>
    <w:rsid w:val="00D23FC9"/>
    <w:rsid w:val="00D2468B"/>
    <w:rsid w:val="00D24BEE"/>
    <w:rsid w:val="00D24DA7"/>
    <w:rsid w:val="00D251F6"/>
    <w:rsid w:val="00D30431"/>
    <w:rsid w:val="00D34080"/>
    <w:rsid w:val="00D34AC8"/>
    <w:rsid w:val="00D34B4F"/>
    <w:rsid w:val="00D3544A"/>
    <w:rsid w:val="00D359E1"/>
    <w:rsid w:val="00D35F58"/>
    <w:rsid w:val="00D35FE8"/>
    <w:rsid w:val="00D37677"/>
    <w:rsid w:val="00D411BF"/>
    <w:rsid w:val="00D41E8F"/>
    <w:rsid w:val="00D42EE9"/>
    <w:rsid w:val="00D435B7"/>
    <w:rsid w:val="00D43DC7"/>
    <w:rsid w:val="00D43FAE"/>
    <w:rsid w:val="00D44FC3"/>
    <w:rsid w:val="00D45370"/>
    <w:rsid w:val="00D45A37"/>
    <w:rsid w:val="00D5072E"/>
    <w:rsid w:val="00D5438C"/>
    <w:rsid w:val="00D5513E"/>
    <w:rsid w:val="00D57F0C"/>
    <w:rsid w:val="00D60201"/>
    <w:rsid w:val="00D66223"/>
    <w:rsid w:val="00D6753F"/>
    <w:rsid w:val="00D70022"/>
    <w:rsid w:val="00D71454"/>
    <w:rsid w:val="00D717EA"/>
    <w:rsid w:val="00D73092"/>
    <w:rsid w:val="00D73A9B"/>
    <w:rsid w:val="00D74964"/>
    <w:rsid w:val="00D75497"/>
    <w:rsid w:val="00D75959"/>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3981"/>
    <w:rsid w:val="00DB65A8"/>
    <w:rsid w:val="00DB795D"/>
    <w:rsid w:val="00DB7AA8"/>
    <w:rsid w:val="00DC1A94"/>
    <w:rsid w:val="00DC2447"/>
    <w:rsid w:val="00DC282E"/>
    <w:rsid w:val="00DC355C"/>
    <w:rsid w:val="00DC3FD3"/>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0334"/>
    <w:rsid w:val="00E013C5"/>
    <w:rsid w:val="00E019C0"/>
    <w:rsid w:val="00E05480"/>
    <w:rsid w:val="00E062E3"/>
    <w:rsid w:val="00E069DB"/>
    <w:rsid w:val="00E06EE2"/>
    <w:rsid w:val="00E10747"/>
    <w:rsid w:val="00E108F8"/>
    <w:rsid w:val="00E11C0B"/>
    <w:rsid w:val="00E124E6"/>
    <w:rsid w:val="00E128C2"/>
    <w:rsid w:val="00E1349D"/>
    <w:rsid w:val="00E1372A"/>
    <w:rsid w:val="00E13E8E"/>
    <w:rsid w:val="00E1433E"/>
    <w:rsid w:val="00E14D21"/>
    <w:rsid w:val="00E207DF"/>
    <w:rsid w:val="00E20CD4"/>
    <w:rsid w:val="00E20ED3"/>
    <w:rsid w:val="00E26051"/>
    <w:rsid w:val="00E26754"/>
    <w:rsid w:val="00E26C95"/>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71BFA"/>
    <w:rsid w:val="00E731E6"/>
    <w:rsid w:val="00E7710E"/>
    <w:rsid w:val="00E7734D"/>
    <w:rsid w:val="00E77374"/>
    <w:rsid w:val="00E77FF6"/>
    <w:rsid w:val="00E809E5"/>
    <w:rsid w:val="00E81CAA"/>
    <w:rsid w:val="00E81F95"/>
    <w:rsid w:val="00E87B54"/>
    <w:rsid w:val="00E91522"/>
    <w:rsid w:val="00E93540"/>
    <w:rsid w:val="00E94CB3"/>
    <w:rsid w:val="00E95326"/>
    <w:rsid w:val="00E95A6A"/>
    <w:rsid w:val="00EA168F"/>
    <w:rsid w:val="00EA404A"/>
    <w:rsid w:val="00EA4211"/>
    <w:rsid w:val="00EA4C8F"/>
    <w:rsid w:val="00EA4E95"/>
    <w:rsid w:val="00EA6FF4"/>
    <w:rsid w:val="00EB0676"/>
    <w:rsid w:val="00EB1EF4"/>
    <w:rsid w:val="00EB3372"/>
    <w:rsid w:val="00EB39C2"/>
    <w:rsid w:val="00EB3F0F"/>
    <w:rsid w:val="00EB519F"/>
    <w:rsid w:val="00EB5CD5"/>
    <w:rsid w:val="00EB5EBD"/>
    <w:rsid w:val="00EB5EE4"/>
    <w:rsid w:val="00EC0273"/>
    <w:rsid w:val="00EC11E4"/>
    <w:rsid w:val="00EC19C9"/>
    <w:rsid w:val="00EC1A0B"/>
    <w:rsid w:val="00EC60E0"/>
    <w:rsid w:val="00EC7BE6"/>
    <w:rsid w:val="00ED13FE"/>
    <w:rsid w:val="00ED17C4"/>
    <w:rsid w:val="00ED1A99"/>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601D"/>
    <w:rsid w:val="00F171A7"/>
    <w:rsid w:val="00F17FF0"/>
    <w:rsid w:val="00F20F1E"/>
    <w:rsid w:val="00F21377"/>
    <w:rsid w:val="00F21B45"/>
    <w:rsid w:val="00F24C6D"/>
    <w:rsid w:val="00F2594C"/>
    <w:rsid w:val="00F33FC2"/>
    <w:rsid w:val="00F3536C"/>
    <w:rsid w:val="00F3550A"/>
    <w:rsid w:val="00F40EDF"/>
    <w:rsid w:val="00F4137C"/>
    <w:rsid w:val="00F41811"/>
    <w:rsid w:val="00F42B07"/>
    <w:rsid w:val="00F44DB4"/>
    <w:rsid w:val="00F457B9"/>
    <w:rsid w:val="00F4687B"/>
    <w:rsid w:val="00F4789D"/>
    <w:rsid w:val="00F47C94"/>
    <w:rsid w:val="00F50899"/>
    <w:rsid w:val="00F518EF"/>
    <w:rsid w:val="00F52055"/>
    <w:rsid w:val="00F56AA2"/>
    <w:rsid w:val="00F57C7A"/>
    <w:rsid w:val="00F60468"/>
    <w:rsid w:val="00F60869"/>
    <w:rsid w:val="00F618CD"/>
    <w:rsid w:val="00F61E55"/>
    <w:rsid w:val="00F63218"/>
    <w:rsid w:val="00F63348"/>
    <w:rsid w:val="00F662FC"/>
    <w:rsid w:val="00F67F75"/>
    <w:rsid w:val="00F70038"/>
    <w:rsid w:val="00F70C71"/>
    <w:rsid w:val="00F719A0"/>
    <w:rsid w:val="00F7246B"/>
    <w:rsid w:val="00F739A5"/>
    <w:rsid w:val="00F75070"/>
    <w:rsid w:val="00F753EB"/>
    <w:rsid w:val="00F75405"/>
    <w:rsid w:val="00F755B0"/>
    <w:rsid w:val="00F756C3"/>
    <w:rsid w:val="00F759C1"/>
    <w:rsid w:val="00F75FC7"/>
    <w:rsid w:val="00F76CDC"/>
    <w:rsid w:val="00F77BB5"/>
    <w:rsid w:val="00F805C1"/>
    <w:rsid w:val="00F80FBA"/>
    <w:rsid w:val="00F81976"/>
    <w:rsid w:val="00F81D5E"/>
    <w:rsid w:val="00F84E42"/>
    <w:rsid w:val="00F867B7"/>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02FD"/>
    <w:rsid w:val="00FB2E43"/>
    <w:rsid w:val="00FB475A"/>
    <w:rsid w:val="00FB48E1"/>
    <w:rsid w:val="00FB6D2B"/>
    <w:rsid w:val="00FC1008"/>
    <w:rsid w:val="00FC5F08"/>
    <w:rsid w:val="00FC6D23"/>
    <w:rsid w:val="00FC6E5F"/>
    <w:rsid w:val="00FC6F58"/>
    <w:rsid w:val="00FD0214"/>
    <w:rsid w:val="00FD024E"/>
    <w:rsid w:val="00FD1B75"/>
    <w:rsid w:val="00FD2049"/>
    <w:rsid w:val="00FE02BB"/>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0250A"/>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45187382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12369552">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687871635">
      <w:bodyDiv w:val="1"/>
      <w:marLeft w:val="0"/>
      <w:marRight w:val="0"/>
      <w:marTop w:val="0"/>
      <w:marBottom w:val="0"/>
      <w:divBdr>
        <w:top w:val="none" w:sz="0" w:space="0" w:color="auto"/>
        <w:left w:val="none" w:sz="0" w:space="0" w:color="auto"/>
        <w:bottom w:val="none" w:sz="0" w:space="0" w:color="auto"/>
        <w:right w:val="none" w:sz="0" w:space="0" w:color="auto"/>
      </w:divBdr>
    </w:div>
    <w:div w:id="735203247">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064446527">
      <w:bodyDiv w:val="1"/>
      <w:marLeft w:val="0"/>
      <w:marRight w:val="0"/>
      <w:marTop w:val="0"/>
      <w:marBottom w:val="0"/>
      <w:divBdr>
        <w:top w:val="none" w:sz="0" w:space="0" w:color="auto"/>
        <w:left w:val="none" w:sz="0" w:space="0" w:color="auto"/>
        <w:bottom w:val="none" w:sz="0" w:space="0" w:color="auto"/>
        <w:right w:val="none" w:sz="0" w:space="0" w:color="auto"/>
      </w:divBdr>
    </w:div>
    <w:div w:id="1126923841">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1954745965">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0.png"/><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EC76-4A67-BF57-25F157EC96D0}"/>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EC76-4A67-BF57-25F157EC96D0}"/>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EC76-4A67-BF57-25F157EC96D0}"/>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EC76-4A67-BF57-25F157EC96D0}"/>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EC76-4A67-BF57-25F157EC96D0}"/>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EC76-4A67-BF57-25F157EC96D0}"/>
            </c:ext>
          </c:extLst>
        </c:ser>
        <c:ser>
          <c:idx val="6"/>
          <c:order val="6"/>
          <c:tx>
            <c:v>1320</c:v>
          </c:tx>
          <c:spPr>
            <a:ln w="9525" cap="rnd">
              <a:solidFill>
                <a:srgbClr val="E7E6E6">
                  <a:lumMod val="90000"/>
                </a:srgbClr>
              </a:solidFill>
              <a:round/>
            </a:ln>
            <a:effectLst/>
          </c:spPr>
          <c:marker>
            <c:symbol val="none"/>
          </c:marker>
          <c:val>
            <c:numRef>
              <c:f>Sheet1!$O$9:$O$16</c:f>
              <c:numCache>
                <c:formatCode>0.00E+00</c:formatCode>
                <c:ptCount val="8"/>
                <c:pt idx="0">
                  <c:v>41.588999999999999</c:v>
                </c:pt>
                <c:pt idx="1">
                  <c:v>41.104999999999997</c:v>
                </c:pt>
                <c:pt idx="2">
                  <c:v>40.786000000000001</c:v>
                </c:pt>
                <c:pt idx="3">
                  <c:v>42.061</c:v>
                </c:pt>
                <c:pt idx="4">
                  <c:v>41.901000000000003</c:v>
                </c:pt>
                <c:pt idx="5">
                  <c:v>41.73</c:v>
                </c:pt>
                <c:pt idx="6">
                  <c:v>41.725999999999999</c:v>
                </c:pt>
                <c:pt idx="7">
                  <c:v>41.725999999999999</c:v>
                </c:pt>
              </c:numCache>
            </c:numRef>
          </c:val>
          <c:smooth val="0"/>
          <c:extLst>
            <c:ext xmlns:c16="http://schemas.microsoft.com/office/drawing/2014/chart" uri="{C3380CC4-5D6E-409C-BE32-E72D297353CC}">
              <c16:uniqueId val="{00000006-EC76-4A67-BF57-25F157EC96D0}"/>
            </c:ext>
          </c:extLst>
        </c:ser>
        <c:ser>
          <c:idx val="7"/>
          <c:order val="7"/>
          <c:tx>
            <c:v>1340</c:v>
          </c:tx>
          <c:spPr>
            <a:ln w="9525" cap="rnd">
              <a:solidFill>
                <a:srgbClr val="E7E6E6">
                  <a:lumMod val="90000"/>
                </a:srgbClr>
              </a:solidFill>
              <a:round/>
            </a:ln>
            <a:effectLst/>
          </c:spPr>
          <c:marker>
            <c:symbol val="none"/>
          </c:marker>
          <c:val>
            <c:numRef>
              <c:f>Sheet1!$P$9:$P$16</c:f>
              <c:numCache>
                <c:formatCode>General</c:formatCode>
                <c:ptCount val="8"/>
              </c:numCache>
            </c:numRef>
          </c:val>
          <c:smooth val="0"/>
          <c:extLst>
            <c:ext xmlns:c16="http://schemas.microsoft.com/office/drawing/2014/chart" uri="{C3380CC4-5D6E-409C-BE32-E72D297353CC}">
              <c16:uniqueId val="{00000007-EC76-4A67-BF57-25F157EC96D0}"/>
            </c:ext>
          </c:extLst>
        </c:ser>
        <c:ser>
          <c:idx val="8"/>
          <c:order val="8"/>
          <c:tx>
            <c:v>1360</c:v>
          </c:tx>
          <c:spPr>
            <a:ln w="9525" cap="rnd">
              <a:solidFill>
                <a:srgbClr val="E7E6E6">
                  <a:lumMod val="90000"/>
                </a:srgbClr>
              </a:solidFill>
              <a:round/>
            </a:ln>
            <a:effectLst/>
          </c:spPr>
          <c:marker>
            <c:symbol val="none"/>
          </c:marker>
          <c:val>
            <c:numRef>
              <c:f>Sheet1!$Q$9:$Q$16</c:f>
              <c:numCache>
                <c:formatCode>General</c:formatCode>
                <c:ptCount val="8"/>
                <c:pt idx="0">
                  <c:v>5</c:v>
                </c:pt>
                <c:pt idx="1">
                  <c:v>6</c:v>
                </c:pt>
                <c:pt idx="2">
                  <c:v>7</c:v>
                </c:pt>
                <c:pt idx="3">
                  <c:v>8</c:v>
                </c:pt>
                <c:pt idx="4">
                  <c:v>9</c:v>
                </c:pt>
                <c:pt idx="5">
                  <c:v>10</c:v>
                </c:pt>
                <c:pt idx="6">
                  <c:v>11</c:v>
                </c:pt>
                <c:pt idx="7">
                  <c:v>12</c:v>
                </c:pt>
              </c:numCache>
            </c:numRef>
          </c:val>
          <c:smooth val="0"/>
          <c:extLst>
            <c:ext xmlns:c16="http://schemas.microsoft.com/office/drawing/2014/chart" uri="{C3380CC4-5D6E-409C-BE32-E72D297353CC}">
              <c16:uniqueId val="{00000008-EC76-4A67-BF57-25F157EC96D0}"/>
            </c:ext>
          </c:extLst>
        </c:ser>
        <c:ser>
          <c:idx val="9"/>
          <c:order val="9"/>
          <c:tx>
            <c:v>1380</c:v>
          </c:tx>
          <c:spPr>
            <a:ln w="9525" cap="rnd">
              <a:solidFill>
                <a:srgbClr val="E7E6E6">
                  <a:lumMod val="90000"/>
                </a:srgbClr>
              </a:solidFill>
              <a:round/>
            </a:ln>
            <a:effectLst/>
          </c:spPr>
          <c:marker>
            <c:symbol val="none"/>
          </c:marker>
          <c:val>
            <c:numRef>
              <c:f>Sheet1!$R$9:$R$16</c:f>
              <c:numCache>
                <c:formatCode>General</c:formatCode>
                <c:ptCount val="8"/>
                <c:pt idx="0">
                  <c:v>1320</c:v>
                </c:pt>
                <c:pt idx="1">
                  <c:v>1320</c:v>
                </c:pt>
                <c:pt idx="2">
                  <c:v>1320</c:v>
                </c:pt>
                <c:pt idx="3">
                  <c:v>1320</c:v>
                </c:pt>
                <c:pt idx="4">
                  <c:v>1320</c:v>
                </c:pt>
                <c:pt idx="5">
                  <c:v>1320</c:v>
                </c:pt>
                <c:pt idx="6">
                  <c:v>1320</c:v>
                </c:pt>
                <c:pt idx="7">
                  <c:v>1320</c:v>
                </c:pt>
              </c:numCache>
            </c:numRef>
          </c:val>
          <c:smooth val="0"/>
          <c:extLst>
            <c:ext xmlns:c16="http://schemas.microsoft.com/office/drawing/2014/chart" uri="{C3380CC4-5D6E-409C-BE32-E72D297353CC}">
              <c16:uniqueId val="{00000009-EC76-4A67-BF57-25F157EC96D0}"/>
            </c:ext>
          </c:extLst>
        </c:ser>
        <c:ser>
          <c:idx val="10"/>
          <c:order val="10"/>
          <c:tx>
            <c:v>1400</c:v>
          </c:tx>
          <c:spPr>
            <a:ln w="9525" cap="rnd">
              <a:solidFill>
                <a:srgbClr val="E7E6E6">
                  <a:lumMod val="90000"/>
                </a:srgbClr>
              </a:solidFill>
              <a:round/>
            </a:ln>
            <a:effectLst/>
          </c:spPr>
          <c:marker>
            <c:symbol val="none"/>
          </c:marker>
          <c:val>
            <c:numRef>
              <c:f>Sheet1!$S$9:$S$16</c:f>
              <c:numCache>
                <c:formatCode>General</c:formatCode>
                <c:ptCount val="8"/>
                <c:pt idx="0">
                  <c:v>1340</c:v>
                </c:pt>
                <c:pt idx="1">
                  <c:v>1340</c:v>
                </c:pt>
                <c:pt idx="2">
                  <c:v>1340</c:v>
                </c:pt>
                <c:pt idx="3">
                  <c:v>1340</c:v>
                </c:pt>
                <c:pt idx="4">
                  <c:v>1340</c:v>
                </c:pt>
                <c:pt idx="5">
                  <c:v>1340</c:v>
                </c:pt>
                <c:pt idx="6">
                  <c:v>1340</c:v>
                </c:pt>
                <c:pt idx="7">
                  <c:v>1340</c:v>
                </c:pt>
              </c:numCache>
            </c:numRef>
          </c:val>
          <c:smooth val="0"/>
          <c:extLst>
            <c:ext xmlns:c16="http://schemas.microsoft.com/office/drawing/2014/chart" uri="{C3380CC4-5D6E-409C-BE32-E72D297353CC}">
              <c16:uniqueId val="{0000000A-EC76-4A67-BF57-25F157EC96D0}"/>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round/>
              </a:ln>
              <a:effectLst/>
            </c:spPr>
          </c:marker>
          <c:cat>
            <c:numRef>
              <c:f>Sheet1!$J$18:$J$26</c:f>
              <c:numCache>
                <c:formatCode>General</c:formatCode>
                <c:ptCount val="9"/>
                <c:pt idx="0">
                  <c:v>4</c:v>
                </c:pt>
                <c:pt idx="1">
                  <c:v>5</c:v>
                </c:pt>
                <c:pt idx="2">
                  <c:v>6</c:v>
                </c:pt>
                <c:pt idx="3">
                  <c:v>7</c:v>
                </c:pt>
                <c:pt idx="4">
                  <c:v>8</c:v>
                </c:pt>
                <c:pt idx="5">
                  <c:v>9</c:v>
                </c:pt>
                <c:pt idx="6">
                  <c:v>10</c:v>
                </c:pt>
                <c:pt idx="7">
                  <c:v>11</c:v>
                </c:pt>
                <c:pt idx="8">
                  <c:v>12</c:v>
                </c:pt>
              </c:numCache>
            </c:numRef>
          </c:cat>
          <c:val>
            <c:numRef>
              <c:f>Sheet1!$O$18:$O$26</c:f>
              <c:numCache>
                <c:formatCode>0.00E+00</c:formatCode>
                <c:ptCount val="9"/>
                <c:pt idx="0">
                  <c:v>42.125</c:v>
                </c:pt>
                <c:pt idx="1">
                  <c:v>41.526000000000003</c:v>
                </c:pt>
                <c:pt idx="2">
                  <c:v>41.104999999999997</c:v>
                </c:pt>
                <c:pt idx="3">
                  <c:v>42.241999999999997</c:v>
                </c:pt>
                <c:pt idx="4">
                  <c:v>41.902999999999999</c:v>
                </c:pt>
                <c:pt idx="5">
                  <c:v>41.573</c:v>
                </c:pt>
                <c:pt idx="6">
                  <c:v>41.335999999999999</c:v>
                </c:pt>
                <c:pt idx="7">
                  <c:v>41.116999999999997</c:v>
                </c:pt>
                <c:pt idx="8">
                  <c:v>40.942</c:v>
                </c:pt>
              </c:numCache>
            </c:numRef>
          </c:val>
          <c:smooth val="0"/>
          <c:extLst>
            <c:ext xmlns:c16="http://schemas.microsoft.com/office/drawing/2014/chart" uri="{C3380CC4-5D6E-409C-BE32-E72D297353CC}">
              <c16:uniqueId val="{00000000-19D4-4AB9-95A3-57FE7703205A}"/>
            </c:ext>
          </c:extLst>
        </c:ser>
        <c:dLbls>
          <c:showLegendKey val="0"/>
          <c:showVal val="0"/>
          <c:showCatName val="0"/>
          <c:showSerName val="0"/>
          <c:showPercent val="0"/>
          <c:showBubbleSize val="0"/>
        </c:dLbls>
        <c:marker val="1"/>
        <c:smooth val="0"/>
        <c:axId val="1248254432"/>
        <c:axId val="1248255680"/>
      </c:lineChart>
      <c:catAx>
        <c:axId val="12482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added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5680"/>
        <c:crosses val="autoZero"/>
        <c:auto val="1"/>
        <c:lblAlgn val="ctr"/>
        <c:lblOffset val="100"/>
        <c:noMultiLvlLbl val="0"/>
      </c:catAx>
      <c:valAx>
        <c:axId val="1248255680"/>
        <c:scaling>
          <c:orientation val="minMax"/>
          <c:max val="43"/>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ly</a:t>
                </a:r>
                <a:r>
                  <a:rPr lang="en-US" baseline="0"/>
                  <a:t> average cost per period (x1000 MW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649</cdr:x>
      <cdr:y>0.05294</cdr:y>
    </cdr:from>
    <cdr:to>
      <cdr:x>0.92809</cdr:x>
      <cdr:y>0.78235</cdr:y>
    </cdr:to>
    <cdr:sp macro="" textlink="">
      <cdr:nvSpPr>
        <cdr:cNvPr id="2" name="Rectangle 1"/>
        <cdr:cNvSpPr/>
      </cdr:nvSpPr>
      <cdr:spPr>
        <a:xfrm xmlns:a="http://schemas.openxmlformats.org/drawingml/2006/main">
          <a:off x="2034540" y="137160"/>
          <a:ext cx="2194560" cy="1889760"/>
        </a:xfrm>
        <a:prstGeom xmlns:a="http://schemas.openxmlformats.org/drawingml/2006/main" prst="rect">
          <a:avLst/>
        </a:prstGeom>
        <a:solidFill xmlns:a="http://schemas.openxmlformats.org/drawingml/2006/main">
          <a:schemeClr val="accent2">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chemeClr val="tx1"/>
              </a:solidFill>
            </a:rPr>
            <a:t>27 periods</a:t>
          </a:r>
          <a:endParaRPr lang="en-CH" b="1">
            <a:solidFill>
              <a:schemeClr val="tx1"/>
            </a:solidFill>
          </a:endParaRPr>
        </a:p>
      </cdr:txBody>
    </cdr:sp>
  </cdr:relSizeAnchor>
  <cdr:relSizeAnchor xmlns:cdr="http://schemas.openxmlformats.org/drawingml/2006/chartDrawing">
    <cdr:from>
      <cdr:x>0.21906</cdr:x>
      <cdr:y>0.05196</cdr:y>
    </cdr:from>
    <cdr:to>
      <cdr:x>0.44816</cdr:x>
      <cdr:y>0.78137</cdr:y>
    </cdr:to>
    <cdr:sp macro="" textlink="">
      <cdr:nvSpPr>
        <cdr:cNvPr id="3" name="Rectangle 2"/>
        <cdr:cNvSpPr/>
      </cdr:nvSpPr>
      <cdr:spPr>
        <a:xfrm xmlns:a="http://schemas.openxmlformats.org/drawingml/2006/main" flipH="1">
          <a:off x="998220" y="134620"/>
          <a:ext cx="1043940" cy="1889760"/>
        </a:xfrm>
        <a:prstGeom xmlns:a="http://schemas.openxmlformats.org/drawingml/2006/main" prst="rect">
          <a:avLst/>
        </a:prstGeom>
        <a:solidFill xmlns:a="http://schemas.openxmlformats.org/drawingml/2006/main">
          <a:schemeClr val="accent6">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1">
              <a:solidFill>
                <a:schemeClr val="tx1"/>
              </a:solidFill>
            </a:rPr>
            <a:t>28 periods</a:t>
          </a:r>
          <a:endParaRPr lang="en-CH" b="1">
            <a:solidFill>
              <a:schemeClr val="tx1"/>
            </a:solidFill>
          </a:endParaRPr>
        </a:p>
      </cdr:txBody>
    </cdr:sp>
  </cdr:relSizeAnchor>
  <cdr:relSizeAnchor xmlns:cdr="http://schemas.openxmlformats.org/drawingml/2006/chartDrawing">
    <cdr:from>
      <cdr:x>0.44649</cdr:x>
      <cdr:y>0.05588</cdr:y>
    </cdr:from>
    <cdr:to>
      <cdr:x>0.44649</cdr:x>
      <cdr:y>0.77941</cdr:y>
    </cdr:to>
    <cdr:cxnSp macro="">
      <cdr:nvCxnSpPr>
        <cdr:cNvPr id="5" name="Straight Connector 4"/>
        <cdr:cNvCxnSpPr/>
      </cdr:nvCxnSpPr>
      <cdr:spPr>
        <a:xfrm xmlns:a="http://schemas.openxmlformats.org/drawingml/2006/main">
          <a:off x="2034540" y="144780"/>
          <a:ext cx="0" cy="1874520"/>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170</Words>
  <Characters>6936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578</cp:revision>
  <cp:lastPrinted>2022-10-21T16:39:00Z</cp:lastPrinted>
  <dcterms:created xsi:type="dcterms:W3CDTF">2022-05-15T15:00:00Z</dcterms:created>
  <dcterms:modified xsi:type="dcterms:W3CDTF">2022-12-0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EqI53x6"/&gt;&lt;style id="http://www.zotero.org/styles/apa" locale="en-US" hasBibliography="1" bibliographyStyleHasBeenSet="1"/&gt;&lt;prefs&gt;&lt;pref name="fieldType" value="Field"/&gt;&lt;/prefs&gt;&lt;/data&gt;</vt:lpwstr>
  </property>
</Properties>
</file>